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6E1A4A" w:rsidRDefault="008A51E5">
          <w:pPr>
            <w:rPr>
              <w:rFonts w:ascii="Times New Roman" w:hAnsi="Times New Roman" w:cs="Times New Roman"/>
            </w:rPr>
          </w:pPr>
          <w:r w:rsidRPr="006E1A4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258381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258381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3BD1939"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586E30">
                                      <w:rPr>
                                        <w:rFonts w:ascii="Times New Roman" w:hAnsi="Times New Roman" w:cs="Times New Roman"/>
                                        <w:i/>
                                        <w:iCs/>
                                        <w:caps/>
                                        <w:color w:val="262626" w:themeColor="text1" w:themeTint="D9"/>
                                        <w:sz w:val="56"/>
                                        <w:szCs w:val="56"/>
                                      </w:rPr>
                                      <w:t>4 database implementation and loading data</w:t>
                                    </w:r>
                                    <w:r w:rsidR="00E85267">
                                      <w:rPr>
                                        <w:rFonts w:ascii="Times New Roman" w:hAnsi="Times New Roman" w:cs="Times New Roman"/>
                                        <w:i/>
                                        <w:iCs/>
                                        <w:caps/>
                                        <w:color w:val="262626" w:themeColor="text1" w:themeTint="D9"/>
                                        <w:sz w:val="56"/>
                                        <w:szCs w:val="56"/>
                                      </w:rPr>
                                      <w:t xml:space="preserve"> - resubmission</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203.4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3BD1939"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586E30">
                                <w:rPr>
                                  <w:rFonts w:ascii="Times New Roman" w:hAnsi="Times New Roman" w:cs="Times New Roman"/>
                                  <w:i/>
                                  <w:iCs/>
                                  <w:caps/>
                                  <w:color w:val="262626" w:themeColor="text1" w:themeTint="D9"/>
                                  <w:sz w:val="56"/>
                                  <w:szCs w:val="56"/>
                                </w:rPr>
                                <w:t>4 database implementation and loading data</w:t>
                              </w:r>
                              <w:r w:rsidR="00E85267">
                                <w:rPr>
                                  <w:rFonts w:ascii="Times New Roman" w:hAnsi="Times New Roman" w:cs="Times New Roman"/>
                                  <w:i/>
                                  <w:iCs/>
                                  <w:caps/>
                                  <w:color w:val="262626" w:themeColor="text1" w:themeTint="D9"/>
                                  <w:sz w:val="56"/>
                                  <w:szCs w:val="56"/>
                                </w:rPr>
                                <w:t xml:space="preserve"> - resubmission</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6E1A4A">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6E1A4A">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6E1A4A">
            <w:rPr>
              <w:rFonts w:ascii="Times New Roman" w:hAnsi="Times New Roman" w:cs="Times New Roman"/>
            </w:rPr>
            <w:br w:type="page"/>
          </w:r>
        </w:p>
      </w:sdtContent>
    </w:sdt>
    <w:p w14:paraId="10D45DA3" w14:textId="77777777" w:rsidR="008235E3" w:rsidRDefault="008235E3" w:rsidP="00454CAA">
      <w:pPr>
        <w:jc w:val="center"/>
        <w:rPr>
          <w:rFonts w:ascii="Times New Roman" w:hAnsi="Times New Roman" w:cs="Times New Roman"/>
          <w:u w:val="single"/>
        </w:rPr>
      </w:pPr>
    </w:p>
    <w:p w14:paraId="13803EA0" w14:textId="505F51CB" w:rsidR="009245FF" w:rsidRPr="006E1A4A" w:rsidRDefault="00FF72A8" w:rsidP="00454CAA">
      <w:pPr>
        <w:jc w:val="center"/>
        <w:rPr>
          <w:rFonts w:ascii="Times New Roman" w:hAnsi="Times New Roman" w:cs="Times New Roman"/>
          <w:u w:val="single"/>
        </w:rPr>
      </w:pPr>
      <w:r>
        <w:rPr>
          <w:rFonts w:ascii="Times New Roman" w:hAnsi="Times New Roman" w:cs="Times New Roman"/>
          <w:u w:val="single"/>
        </w:rPr>
        <w:t xml:space="preserve">Database implementation and loading </w:t>
      </w:r>
      <w:r w:rsidR="00F91FF3">
        <w:rPr>
          <w:rFonts w:ascii="Times New Roman" w:hAnsi="Times New Roman" w:cs="Times New Roman"/>
          <w:u w:val="single"/>
        </w:rPr>
        <w:t xml:space="preserve">Logan River </w:t>
      </w:r>
      <w:r>
        <w:rPr>
          <w:rFonts w:ascii="Times New Roman" w:hAnsi="Times New Roman" w:cs="Times New Roman"/>
          <w:u w:val="single"/>
        </w:rPr>
        <w:t>data</w:t>
      </w:r>
    </w:p>
    <w:p w14:paraId="39EF473C" w14:textId="77777777" w:rsidR="009245FF" w:rsidRPr="006E1A4A" w:rsidRDefault="009245FF">
      <w:pPr>
        <w:rPr>
          <w:rFonts w:ascii="Times New Roman" w:hAnsi="Times New Roman" w:cs="Times New Roman"/>
        </w:rPr>
      </w:pPr>
    </w:p>
    <w:p w14:paraId="4EFC1EFF" w14:textId="1B1C815D" w:rsidR="00B8055F"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Introduction</w:t>
      </w:r>
    </w:p>
    <w:p w14:paraId="23CEE9F8" w14:textId="014E830F" w:rsidR="00431D89" w:rsidRDefault="005B205A">
      <w:pPr>
        <w:rPr>
          <w:rFonts w:ascii="Times New Roman" w:hAnsi="Times New Roman" w:cs="Times New Roman"/>
        </w:rPr>
      </w:pPr>
      <w:r>
        <w:rPr>
          <w:rFonts w:ascii="Times New Roman" w:hAnsi="Times New Roman" w:cs="Times New Roman"/>
        </w:rPr>
        <w:t>Multiple</w:t>
      </w:r>
      <w:r w:rsidR="00D332D4">
        <w:rPr>
          <w:rFonts w:ascii="Times New Roman" w:hAnsi="Times New Roman" w:cs="Times New Roman"/>
        </w:rPr>
        <w:t xml:space="preserve"> </w:t>
      </w:r>
      <w:r w:rsidR="00996C91">
        <w:rPr>
          <w:rFonts w:ascii="Times New Roman" w:hAnsi="Times New Roman" w:cs="Times New Roman"/>
        </w:rPr>
        <w:t xml:space="preserve">aquatic </w:t>
      </w:r>
      <w:r w:rsidR="00D332D4">
        <w:rPr>
          <w:rFonts w:ascii="Times New Roman" w:hAnsi="Times New Roman" w:cs="Times New Roman"/>
        </w:rPr>
        <w:t xml:space="preserve">monitoring sites </w:t>
      </w:r>
      <w:r w:rsidR="000B1F21">
        <w:rPr>
          <w:rFonts w:ascii="Times New Roman" w:hAnsi="Times New Roman" w:cs="Times New Roman"/>
        </w:rPr>
        <w:t xml:space="preserve">in the </w:t>
      </w:r>
      <w:r w:rsidR="00AD2D78">
        <w:rPr>
          <w:rFonts w:ascii="Times New Roman" w:hAnsi="Times New Roman" w:cs="Times New Roman"/>
        </w:rPr>
        <w:t>Logan R</w:t>
      </w:r>
      <w:r w:rsidR="00096A95">
        <w:rPr>
          <w:rFonts w:ascii="Times New Roman" w:hAnsi="Times New Roman" w:cs="Times New Roman"/>
        </w:rPr>
        <w:t xml:space="preserve">iver watershed </w:t>
      </w:r>
      <w:r w:rsidR="000B1F21">
        <w:rPr>
          <w:rFonts w:ascii="Times New Roman" w:hAnsi="Times New Roman" w:cs="Times New Roman"/>
        </w:rPr>
        <w:t xml:space="preserve">GAMUT network </w:t>
      </w:r>
      <w:r w:rsidR="0048544F">
        <w:rPr>
          <w:rFonts w:ascii="Times New Roman" w:hAnsi="Times New Roman" w:cs="Times New Roman"/>
        </w:rPr>
        <w:t xml:space="preserve">continuously stream </w:t>
      </w:r>
      <w:r w:rsidR="00D332D4">
        <w:rPr>
          <w:rFonts w:ascii="Times New Roman" w:hAnsi="Times New Roman" w:cs="Times New Roman"/>
        </w:rPr>
        <w:t>sensor data.</w:t>
      </w:r>
      <w:r w:rsidR="000B1F21">
        <w:rPr>
          <w:rFonts w:ascii="Times New Roman" w:hAnsi="Times New Roman" w:cs="Times New Roman"/>
        </w:rPr>
        <w:t xml:space="preserve"> </w:t>
      </w:r>
      <w:r w:rsidR="00B3170F">
        <w:rPr>
          <w:rFonts w:ascii="Times New Roman" w:hAnsi="Times New Roman" w:cs="Times New Roman"/>
        </w:rPr>
        <w:t>A d</w:t>
      </w:r>
      <w:r w:rsidR="00737475">
        <w:rPr>
          <w:rFonts w:ascii="Times New Roman" w:hAnsi="Times New Roman" w:cs="Times New Roman"/>
        </w:rPr>
        <w:t>ata</w:t>
      </w:r>
      <w:r w:rsidR="00B3170F">
        <w:rPr>
          <w:rFonts w:ascii="Times New Roman" w:hAnsi="Times New Roman" w:cs="Times New Roman"/>
        </w:rPr>
        <w:t>base management system would allow these observation</w:t>
      </w:r>
      <w:r w:rsidR="00F2285C">
        <w:rPr>
          <w:rFonts w:ascii="Times New Roman" w:hAnsi="Times New Roman" w:cs="Times New Roman"/>
        </w:rPr>
        <w:t>al data and</w:t>
      </w:r>
      <w:r w:rsidR="00B3170F">
        <w:rPr>
          <w:rFonts w:ascii="Times New Roman" w:hAnsi="Times New Roman" w:cs="Times New Roman"/>
        </w:rPr>
        <w:t xml:space="preserve"> addition</w:t>
      </w:r>
      <w:r w:rsidR="00F2285C">
        <w:rPr>
          <w:rFonts w:ascii="Times New Roman" w:hAnsi="Times New Roman" w:cs="Times New Roman"/>
        </w:rPr>
        <w:t xml:space="preserve">al </w:t>
      </w:r>
      <w:r w:rsidR="00B3170F">
        <w:rPr>
          <w:rFonts w:ascii="Times New Roman" w:hAnsi="Times New Roman" w:cs="Times New Roman"/>
        </w:rPr>
        <w:t xml:space="preserve">third party data to be </w:t>
      </w:r>
      <w:r w:rsidR="00D332D4">
        <w:rPr>
          <w:rFonts w:ascii="Times New Roman" w:hAnsi="Times New Roman" w:cs="Times New Roman"/>
        </w:rPr>
        <w:t>store</w:t>
      </w:r>
      <w:r w:rsidR="00B3170F">
        <w:rPr>
          <w:rFonts w:ascii="Times New Roman" w:hAnsi="Times New Roman" w:cs="Times New Roman"/>
        </w:rPr>
        <w:t>d</w:t>
      </w:r>
      <w:r w:rsidR="00D332D4">
        <w:rPr>
          <w:rFonts w:ascii="Times New Roman" w:hAnsi="Times New Roman" w:cs="Times New Roman"/>
        </w:rPr>
        <w:t xml:space="preserve"> </w:t>
      </w:r>
      <w:r w:rsidR="00996C91">
        <w:rPr>
          <w:rFonts w:ascii="Times New Roman" w:hAnsi="Times New Roman" w:cs="Times New Roman"/>
        </w:rPr>
        <w:t>and manage</w:t>
      </w:r>
      <w:r w:rsidR="00B3170F">
        <w:rPr>
          <w:rFonts w:ascii="Times New Roman" w:hAnsi="Times New Roman" w:cs="Times New Roman"/>
        </w:rPr>
        <w:t>d effectively</w:t>
      </w:r>
      <w:r w:rsidR="00F2285C">
        <w:rPr>
          <w:rFonts w:ascii="Times New Roman" w:hAnsi="Times New Roman" w:cs="Times New Roman"/>
        </w:rPr>
        <w:t xml:space="preserve">. </w:t>
      </w:r>
      <w:r w:rsidR="00431D89">
        <w:rPr>
          <w:rFonts w:ascii="Times New Roman" w:hAnsi="Times New Roman" w:cs="Times New Roman"/>
        </w:rPr>
        <w:t xml:space="preserve">A physical data model </w:t>
      </w:r>
      <w:r w:rsidR="001D4998">
        <w:rPr>
          <w:rFonts w:ascii="Times New Roman" w:hAnsi="Times New Roman" w:cs="Times New Roman"/>
        </w:rPr>
        <w:t>provide</w:t>
      </w:r>
      <w:r w:rsidR="005C61C1">
        <w:rPr>
          <w:rFonts w:ascii="Times New Roman" w:hAnsi="Times New Roman" w:cs="Times New Roman"/>
        </w:rPr>
        <w:t>s</w:t>
      </w:r>
      <w:r w:rsidR="001D4998">
        <w:rPr>
          <w:rFonts w:ascii="Times New Roman" w:hAnsi="Times New Roman" w:cs="Times New Roman"/>
        </w:rPr>
        <w:t xml:space="preserve"> a degree of str</w:t>
      </w:r>
      <w:r w:rsidR="00D91298">
        <w:rPr>
          <w:rFonts w:ascii="Times New Roman" w:hAnsi="Times New Roman" w:cs="Times New Roman"/>
        </w:rPr>
        <w:t xml:space="preserve">ucture </w:t>
      </w:r>
      <w:r w:rsidR="005E1070">
        <w:rPr>
          <w:rFonts w:ascii="Times New Roman" w:hAnsi="Times New Roman" w:cs="Times New Roman"/>
        </w:rPr>
        <w:t>that</w:t>
      </w:r>
      <w:r w:rsidR="001D4998">
        <w:rPr>
          <w:rFonts w:ascii="Times New Roman" w:hAnsi="Times New Roman" w:cs="Times New Roman"/>
        </w:rPr>
        <w:t xml:space="preserve"> would </w:t>
      </w:r>
      <w:r w:rsidR="00431D89" w:rsidRPr="00431D89">
        <w:rPr>
          <w:rFonts w:ascii="Times New Roman" w:hAnsi="Times New Roman" w:cs="Times New Roman"/>
        </w:rPr>
        <w:t>allow researchers to easily retrieve</w:t>
      </w:r>
      <w:r w:rsidR="008556F2">
        <w:rPr>
          <w:rFonts w:ascii="Times New Roman" w:hAnsi="Times New Roman" w:cs="Times New Roman"/>
        </w:rPr>
        <w:t xml:space="preserve"> </w:t>
      </w:r>
      <w:r w:rsidR="00996C91">
        <w:rPr>
          <w:rFonts w:ascii="Times New Roman" w:hAnsi="Times New Roman" w:cs="Times New Roman"/>
        </w:rPr>
        <w:t xml:space="preserve">such </w:t>
      </w:r>
      <w:r w:rsidR="00431D89" w:rsidRPr="00431D89">
        <w:rPr>
          <w:rFonts w:ascii="Times New Roman" w:hAnsi="Times New Roman" w:cs="Times New Roman"/>
        </w:rPr>
        <w:t>data and facilitate scalable software development</w:t>
      </w:r>
      <w:r w:rsidR="00431D89">
        <w:rPr>
          <w:rFonts w:ascii="Times New Roman" w:hAnsi="Times New Roman" w:cs="Times New Roman"/>
        </w:rPr>
        <w:t xml:space="preserve">. This reports identifies </w:t>
      </w:r>
      <w:r w:rsidR="00F2285C">
        <w:rPr>
          <w:rFonts w:ascii="Times New Roman" w:hAnsi="Times New Roman" w:cs="Times New Roman"/>
        </w:rPr>
        <w:t xml:space="preserve">and recommends </w:t>
      </w:r>
      <w:r w:rsidR="00112B33">
        <w:rPr>
          <w:rFonts w:ascii="Times New Roman" w:hAnsi="Times New Roman" w:cs="Times New Roman"/>
        </w:rPr>
        <w:t>a</w:t>
      </w:r>
      <w:r w:rsidR="000768B5">
        <w:rPr>
          <w:rFonts w:ascii="Times New Roman" w:hAnsi="Times New Roman" w:cs="Times New Roman"/>
        </w:rPr>
        <w:t xml:space="preserve"> </w:t>
      </w:r>
      <w:r w:rsidR="00112B33">
        <w:rPr>
          <w:rFonts w:ascii="Times New Roman" w:hAnsi="Times New Roman" w:cs="Times New Roman"/>
        </w:rPr>
        <w:t xml:space="preserve">database management </w:t>
      </w:r>
      <w:r w:rsidR="00931BA8">
        <w:rPr>
          <w:rFonts w:ascii="Times New Roman" w:hAnsi="Times New Roman" w:cs="Times New Roman"/>
        </w:rPr>
        <w:t xml:space="preserve">system with </w:t>
      </w:r>
      <w:r w:rsidR="00BA526D">
        <w:rPr>
          <w:rFonts w:ascii="Times New Roman" w:hAnsi="Times New Roman" w:cs="Times New Roman"/>
        </w:rPr>
        <w:t>data</w:t>
      </w:r>
      <w:r w:rsidR="003B5650">
        <w:rPr>
          <w:rFonts w:ascii="Times New Roman" w:hAnsi="Times New Roman" w:cs="Times New Roman"/>
        </w:rPr>
        <w:t xml:space="preserve"> model, </w:t>
      </w:r>
      <w:r w:rsidR="000768B5">
        <w:rPr>
          <w:rFonts w:ascii="Times New Roman" w:hAnsi="Times New Roman" w:cs="Times New Roman"/>
        </w:rPr>
        <w:t xml:space="preserve">their </w:t>
      </w:r>
      <w:r w:rsidR="00BA526D">
        <w:rPr>
          <w:rFonts w:ascii="Times New Roman" w:hAnsi="Times New Roman" w:cs="Times New Roman"/>
        </w:rPr>
        <w:t xml:space="preserve">physical </w:t>
      </w:r>
      <w:r w:rsidR="00204B7D">
        <w:rPr>
          <w:rFonts w:ascii="Times New Roman" w:hAnsi="Times New Roman" w:cs="Times New Roman"/>
        </w:rPr>
        <w:t>implementation and methods to load</w:t>
      </w:r>
      <w:r w:rsidR="004D2775">
        <w:rPr>
          <w:rFonts w:ascii="Times New Roman" w:hAnsi="Times New Roman" w:cs="Times New Roman"/>
        </w:rPr>
        <w:t xml:space="preserve"> </w:t>
      </w:r>
      <w:r w:rsidR="00A81E54">
        <w:rPr>
          <w:rFonts w:ascii="Times New Roman" w:hAnsi="Times New Roman" w:cs="Times New Roman"/>
        </w:rPr>
        <w:t>watershed</w:t>
      </w:r>
      <w:r w:rsidR="004D2775">
        <w:rPr>
          <w:rFonts w:ascii="Times New Roman" w:hAnsi="Times New Roman" w:cs="Times New Roman"/>
        </w:rPr>
        <w:t xml:space="preserve"> data. </w:t>
      </w:r>
    </w:p>
    <w:p w14:paraId="0AB09FCA" w14:textId="77777777" w:rsidR="00E23D65" w:rsidRPr="006E1A4A" w:rsidRDefault="00E23D65">
      <w:pPr>
        <w:rPr>
          <w:rFonts w:ascii="Times New Roman" w:hAnsi="Times New Roman" w:cs="Times New Roman"/>
        </w:rPr>
      </w:pPr>
    </w:p>
    <w:p w14:paraId="03BA54EF" w14:textId="5A7D6E2D"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Methods</w:t>
      </w:r>
    </w:p>
    <w:p w14:paraId="6373164D" w14:textId="263B15B9" w:rsidR="00CA0BAE" w:rsidRDefault="005A29F6" w:rsidP="00802AF2">
      <w:pPr>
        <w:outlineLvl w:val="0"/>
        <w:rPr>
          <w:rFonts w:ascii="Times New Roman" w:hAnsi="Times New Roman" w:cs="Times New Roman"/>
        </w:rPr>
      </w:pPr>
      <w:r>
        <w:rPr>
          <w:rFonts w:ascii="Times New Roman" w:hAnsi="Times New Roman" w:cs="Times New Roman"/>
        </w:rPr>
        <w:t>Sample Logan</w:t>
      </w:r>
      <w:r w:rsidR="00AD2D78">
        <w:rPr>
          <w:rFonts w:ascii="Times New Roman" w:hAnsi="Times New Roman" w:cs="Times New Roman"/>
        </w:rPr>
        <w:t xml:space="preserve"> R</w:t>
      </w:r>
      <w:r w:rsidR="00E23D65">
        <w:rPr>
          <w:rFonts w:ascii="Times New Roman" w:hAnsi="Times New Roman" w:cs="Times New Roman"/>
        </w:rPr>
        <w:t>iver aquatic monitoring site data and metadata were obtained</w:t>
      </w:r>
      <w:r w:rsidR="0033796B">
        <w:rPr>
          <w:rFonts w:ascii="Times New Roman" w:hAnsi="Times New Roman" w:cs="Times New Roman"/>
        </w:rPr>
        <w:t xml:space="preserve"> from the GAMUT </w:t>
      </w:r>
      <w:r w:rsidR="00762446">
        <w:rPr>
          <w:rFonts w:ascii="Times New Roman" w:hAnsi="Times New Roman" w:cs="Times New Roman"/>
        </w:rPr>
        <w:t xml:space="preserve">network. </w:t>
      </w:r>
      <w:r w:rsidR="0078786B">
        <w:rPr>
          <w:rFonts w:ascii="Times New Roman" w:hAnsi="Times New Roman" w:cs="Times New Roman"/>
        </w:rPr>
        <w:t>A log</w:t>
      </w:r>
      <w:r w:rsidR="00235382">
        <w:rPr>
          <w:rFonts w:ascii="Times New Roman" w:hAnsi="Times New Roman" w:cs="Times New Roman"/>
        </w:rPr>
        <w:t>ical data model was first built which identified entities, attributes and their relat</w:t>
      </w:r>
      <w:r w:rsidR="00762446">
        <w:rPr>
          <w:rFonts w:ascii="Times New Roman" w:hAnsi="Times New Roman" w:cs="Times New Roman"/>
        </w:rPr>
        <w:t>ionship</w:t>
      </w:r>
      <w:r w:rsidR="00E345B3">
        <w:rPr>
          <w:rFonts w:ascii="Times New Roman" w:hAnsi="Times New Roman" w:cs="Times New Roman"/>
        </w:rPr>
        <w:t>s</w:t>
      </w:r>
      <w:r w:rsidR="00762446">
        <w:rPr>
          <w:rFonts w:ascii="Times New Roman" w:hAnsi="Times New Roman" w:cs="Times New Roman"/>
        </w:rPr>
        <w:t xml:space="preserve">. </w:t>
      </w:r>
      <w:r w:rsidR="00E23D65">
        <w:rPr>
          <w:rFonts w:ascii="Times New Roman" w:hAnsi="Times New Roman" w:cs="Times New Roman"/>
        </w:rPr>
        <w:t xml:space="preserve">CUAHSI </w:t>
      </w:r>
      <w:r w:rsidR="0033796B">
        <w:rPr>
          <w:rFonts w:ascii="Times New Roman" w:hAnsi="Times New Roman" w:cs="Times New Roman"/>
        </w:rPr>
        <w:t xml:space="preserve">Hydrologic Information Systems’ </w:t>
      </w:r>
      <w:r w:rsidR="00E23D65">
        <w:rPr>
          <w:rFonts w:ascii="Times New Roman" w:hAnsi="Times New Roman" w:cs="Times New Roman"/>
        </w:rPr>
        <w:t>Observations Data Model (ODM)</w:t>
      </w:r>
      <w:r w:rsidR="00B448AD">
        <w:rPr>
          <w:rFonts w:ascii="Times New Roman" w:hAnsi="Times New Roman" w:cs="Times New Roman"/>
        </w:rPr>
        <w:t xml:space="preserve"> </w:t>
      </w:r>
      <w:r w:rsidR="00B448AD">
        <w:rPr>
          <w:rFonts w:ascii="Times New Roman" w:hAnsi="Times New Roman" w:cs="Times New Roman"/>
        </w:rPr>
        <w:fldChar w:fldCharType="begin"/>
      </w:r>
      <w:r w:rsidR="00B448AD">
        <w:rPr>
          <w:rFonts w:ascii="Times New Roman" w:hAnsi="Times New Roman" w:cs="Times New Roman"/>
        </w:rPr>
        <w:instrText xml:space="preserve"> ADDIN ZOTERO_ITEM CSL_CITATION {"citationID":"p5kFI6hV","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B448AD">
        <w:rPr>
          <w:rFonts w:ascii="Times New Roman" w:hAnsi="Times New Roman" w:cs="Times New Roman"/>
        </w:rPr>
        <w:fldChar w:fldCharType="separate"/>
      </w:r>
      <w:r w:rsidR="00B448AD">
        <w:rPr>
          <w:rFonts w:ascii="Times New Roman" w:hAnsi="Times New Roman" w:cs="Times New Roman"/>
          <w:noProof/>
        </w:rPr>
        <w:t>(Horsburgh et al. 2008)</w:t>
      </w:r>
      <w:r w:rsidR="00B448AD">
        <w:rPr>
          <w:rFonts w:ascii="Times New Roman" w:hAnsi="Times New Roman" w:cs="Times New Roman"/>
        </w:rPr>
        <w:fldChar w:fldCharType="end"/>
      </w:r>
      <w:r w:rsidR="00E23D65">
        <w:rPr>
          <w:rFonts w:ascii="Times New Roman" w:hAnsi="Times New Roman" w:cs="Times New Roman"/>
        </w:rPr>
        <w:t xml:space="preserve">, a relational </w:t>
      </w:r>
      <w:r w:rsidR="00E345B3">
        <w:rPr>
          <w:rFonts w:ascii="Times New Roman" w:hAnsi="Times New Roman" w:cs="Times New Roman"/>
        </w:rPr>
        <w:t xml:space="preserve">based </w:t>
      </w:r>
      <w:r w:rsidR="00235382">
        <w:rPr>
          <w:rFonts w:ascii="Times New Roman" w:hAnsi="Times New Roman" w:cs="Times New Roman"/>
        </w:rPr>
        <w:t xml:space="preserve">data </w:t>
      </w:r>
      <w:r w:rsidR="00E23D65">
        <w:rPr>
          <w:rFonts w:ascii="Times New Roman" w:hAnsi="Times New Roman" w:cs="Times New Roman"/>
        </w:rPr>
        <w:t xml:space="preserve">model </w:t>
      </w:r>
      <w:r w:rsidR="00E345B3">
        <w:rPr>
          <w:rFonts w:ascii="Times New Roman" w:hAnsi="Times New Roman" w:cs="Times New Roman"/>
        </w:rPr>
        <w:t xml:space="preserve">tailored </w:t>
      </w:r>
      <w:r w:rsidR="00D332D4">
        <w:rPr>
          <w:rFonts w:ascii="Times New Roman" w:hAnsi="Times New Roman" w:cs="Times New Roman"/>
        </w:rPr>
        <w:t>for environmental and water resources data</w:t>
      </w:r>
      <w:r w:rsidR="00E345B3">
        <w:rPr>
          <w:rFonts w:ascii="Times New Roman" w:hAnsi="Times New Roman" w:cs="Times New Roman"/>
        </w:rPr>
        <w:t>,</w:t>
      </w:r>
      <w:r w:rsidR="00D332D4">
        <w:rPr>
          <w:rFonts w:ascii="Times New Roman" w:hAnsi="Times New Roman" w:cs="Times New Roman"/>
        </w:rPr>
        <w:t xml:space="preserve"> </w:t>
      </w:r>
      <w:r w:rsidR="00235382">
        <w:rPr>
          <w:rFonts w:ascii="Times New Roman" w:hAnsi="Times New Roman" w:cs="Times New Roman"/>
        </w:rPr>
        <w:t xml:space="preserve">was the chosen </w:t>
      </w:r>
      <w:r w:rsidR="00BE2D16">
        <w:rPr>
          <w:rFonts w:ascii="Times New Roman" w:hAnsi="Times New Roman" w:cs="Times New Roman"/>
        </w:rPr>
        <w:t>data</w:t>
      </w:r>
      <w:r w:rsidR="00BD4834">
        <w:rPr>
          <w:rFonts w:ascii="Times New Roman" w:hAnsi="Times New Roman" w:cs="Times New Roman"/>
        </w:rPr>
        <w:t xml:space="preserve"> model</w:t>
      </w:r>
      <w:r w:rsidR="00D332D4">
        <w:rPr>
          <w:rFonts w:ascii="Times New Roman" w:hAnsi="Times New Roman" w:cs="Times New Roman"/>
        </w:rPr>
        <w:t>.</w:t>
      </w:r>
      <w:r w:rsidR="00762446">
        <w:rPr>
          <w:rFonts w:ascii="Times New Roman" w:hAnsi="Times New Roman" w:cs="Times New Roman"/>
        </w:rPr>
        <w:t xml:space="preserve"> MySQL</w:t>
      </w:r>
      <w:r w:rsidR="000B2670">
        <w:rPr>
          <w:rFonts w:ascii="Times New Roman" w:hAnsi="Times New Roman" w:cs="Times New Roman"/>
        </w:rPr>
        <w:t xml:space="preserve"> Workbench</w:t>
      </w:r>
      <w:r w:rsidR="00762446">
        <w:rPr>
          <w:rFonts w:ascii="Times New Roman" w:hAnsi="Times New Roman" w:cs="Times New Roman"/>
        </w:rPr>
        <w:t xml:space="preserve">, an open source </w:t>
      </w:r>
      <w:r w:rsidR="0058300E">
        <w:rPr>
          <w:rFonts w:ascii="Times New Roman" w:hAnsi="Times New Roman" w:cs="Times New Roman"/>
        </w:rPr>
        <w:t>relational</w:t>
      </w:r>
      <w:r w:rsidR="00BE2D16" w:rsidRPr="00BE2D16">
        <w:rPr>
          <w:rFonts w:ascii="Times New Roman" w:hAnsi="Times New Roman" w:cs="Times New Roman"/>
        </w:rPr>
        <w:t xml:space="preserve"> </w:t>
      </w:r>
      <w:r w:rsidR="00BE2D16">
        <w:rPr>
          <w:rFonts w:ascii="Times New Roman" w:hAnsi="Times New Roman" w:cs="Times New Roman"/>
        </w:rPr>
        <w:t>Structured Query Language (</w:t>
      </w:r>
      <w:r w:rsidR="00CA28C3">
        <w:rPr>
          <w:rFonts w:ascii="Times New Roman" w:hAnsi="Times New Roman" w:cs="Times New Roman"/>
        </w:rPr>
        <w:t>SQL</w:t>
      </w:r>
      <w:r w:rsidR="00BE2D16">
        <w:rPr>
          <w:rFonts w:ascii="Times New Roman" w:hAnsi="Times New Roman" w:cs="Times New Roman"/>
        </w:rPr>
        <w:t>)</w:t>
      </w:r>
      <w:r w:rsidR="00CA28C3">
        <w:rPr>
          <w:rFonts w:ascii="Times New Roman" w:hAnsi="Times New Roman" w:cs="Times New Roman"/>
        </w:rPr>
        <w:t xml:space="preserve"> based </w:t>
      </w:r>
      <w:r w:rsidR="00762446">
        <w:rPr>
          <w:rFonts w:ascii="Times New Roman" w:hAnsi="Times New Roman" w:cs="Times New Roman"/>
        </w:rPr>
        <w:t>database</w:t>
      </w:r>
      <w:r w:rsidR="00CA28C3">
        <w:rPr>
          <w:rFonts w:ascii="Times New Roman" w:hAnsi="Times New Roman" w:cs="Times New Roman"/>
        </w:rPr>
        <w:t xml:space="preserve"> management system</w:t>
      </w:r>
      <w:r w:rsidR="00D11FAB">
        <w:rPr>
          <w:rFonts w:ascii="Times New Roman" w:hAnsi="Times New Roman" w:cs="Times New Roman"/>
        </w:rPr>
        <w:t xml:space="preserve">, </w:t>
      </w:r>
      <w:r w:rsidR="00E345B3">
        <w:rPr>
          <w:rFonts w:ascii="Times New Roman" w:hAnsi="Times New Roman" w:cs="Times New Roman"/>
        </w:rPr>
        <w:t xml:space="preserve">physically </w:t>
      </w:r>
      <w:r w:rsidR="00A81E54">
        <w:rPr>
          <w:rFonts w:ascii="Times New Roman" w:hAnsi="Times New Roman" w:cs="Times New Roman"/>
        </w:rPr>
        <w:t>implement</w:t>
      </w:r>
      <w:r w:rsidR="00E345B3">
        <w:rPr>
          <w:rFonts w:ascii="Times New Roman" w:hAnsi="Times New Roman" w:cs="Times New Roman"/>
        </w:rPr>
        <w:t>ed the</w:t>
      </w:r>
      <w:r w:rsidR="00A81E54">
        <w:rPr>
          <w:rFonts w:ascii="Times New Roman" w:hAnsi="Times New Roman" w:cs="Times New Roman"/>
        </w:rPr>
        <w:t xml:space="preserve"> ODM data model</w:t>
      </w:r>
      <w:r w:rsidR="000B2670">
        <w:rPr>
          <w:rFonts w:ascii="Times New Roman" w:hAnsi="Times New Roman" w:cs="Times New Roman"/>
        </w:rPr>
        <w:t xml:space="preserve"> by defining </w:t>
      </w:r>
      <w:r w:rsidR="00E345B3">
        <w:rPr>
          <w:rFonts w:ascii="Times New Roman" w:hAnsi="Times New Roman" w:cs="Times New Roman"/>
        </w:rPr>
        <w:t xml:space="preserve">the </w:t>
      </w:r>
      <w:r w:rsidR="000B2670">
        <w:rPr>
          <w:rFonts w:ascii="Times New Roman" w:hAnsi="Times New Roman" w:cs="Times New Roman"/>
        </w:rPr>
        <w:t>respective entities, attributes and relationship</w:t>
      </w:r>
      <w:r w:rsidR="00BE2D16">
        <w:rPr>
          <w:rFonts w:ascii="Times New Roman" w:hAnsi="Times New Roman" w:cs="Times New Roman"/>
        </w:rPr>
        <w:t xml:space="preserve">s. </w:t>
      </w:r>
      <w:r w:rsidR="00CA0BAE">
        <w:rPr>
          <w:rFonts w:ascii="Times New Roman" w:hAnsi="Times New Roman" w:cs="Times New Roman"/>
        </w:rPr>
        <w:t>An SQL script created a database based on the ODM model</w:t>
      </w:r>
      <w:r w:rsidR="00192223">
        <w:rPr>
          <w:rFonts w:ascii="Times New Roman" w:hAnsi="Times New Roman" w:cs="Times New Roman"/>
        </w:rPr>
        <w:t xml:space="preserve"> with an </w:t>
      </w:r>
      <w:r w:rsidR="00D11FAB">
        <w:rPr>
          <w:rFonts w:ascii="Times New Roman" w:hAnsi="Times New Roman" w:cs="Times New Roman"/>
        </w:rPr>
        <w:t xml:space="preserve">Entity Relationship (ER) diagram </w:t>
      </w:r>
      <w:r w:rsidR="00192223">
        <w:rPr>
          <w:rFonts w:ascii="Times New Roman" w:hAnsi="Times New Roman" w:cs="Times New Roman"/>
        </w:rPr>
        <w:t>shown in Fig. 1</w:t>
      </w:r>
      <w:r w:rsidR="00D11FAB">
        <w:rPr>
          <w:rFonts w:ascii="Times New Roman" w:hAnsi="Times New Roman" w:cs="Times New Roman"/>
        </w:rPr>
        <w:t xml:space="preserve">. </w:t>
      </w:r>
      <w:r w:rsidR="00E85267">
        <w:rPr>
          <w:rFonts w:ascii="Times New Roman" w:hAnsi="Times New Roman" w:cs="Times New Roman"/>
        </w:rPr>
        <w:t>Logan R</w:t>
      </w:r>
      <w:r w:rsidR="00A60111">
        <w:rPr>
          <w:rFonts w:ascii="Times New Roman" w:hAnsi="Times New Roman" w:cs="Times New Roman"/>
        </w:rPr>
        <w:t xml:space="preserve">iver’s table based data such as </w:t>
      </w:r>
      <w:r w:rsidR="00931BA8">
        <w:rPr>
          <w:rFonts w:ascii="Times New Roman" w:hAnsi="Times New Roman" w:cs="Times New Roman"/>
        </w:rPr>
        <w:t>‘</w:t>
      </w:r>
      <w:r w:rsidR="00A60111">
        <w:rPr>
          <w:rFonts w:ascii="Times New Roman" w:hAnsi="Times New Roman" w:cs="Times New Roman"/>
        </w:rPr>
        <w:t>sites</w:t>
      </w:r>
      <w:r w:rsidR="00931BA8">
        <w:rPr>
          <w:rFonts w:ascii="Times New Roman" w:hAnsi="Times New Roman" w:cs="Times New Roman"/>
        </w:rPr>
        <w:t>’</w:t>
      </w:r>
      <w:r w:rsidR="00A60111">
        <w:rPr>
          <w:rFonts w:ascii="Times New Roman" w:hAnsi="Times New Roman" w:cs="Times New Roman"/>
        </w:rPr>
        <w:t xml:space="preserve">, </w:t>
      </w:r>
      <w:r w:rsidR="00931BA8">
        <w:rPr>
          <w:rFonts w:ascii="Times New Roman" w:hAnsi="Times New Roman" w:cs="Times New Roman"/>
        </w:rPr>
        <w:t>‘</w:t>
      </w:r>
      <w:r w:rsidR="00CA0BAE">
        <w:rPr>
          <w:rFonts w:ascii="Times New Roman" w:hAnsi="Times New Roman" w:cs="Times New Roman"/>
        </w:rPr>
        <w:t>methods</w:t>
      </w:r>
      <w:r w:rsidR="00931BA8">
        <w:rPr>
          <w:rFonts w:ascii="Times New Roman" w:hAnsi="Times New Roman" w:cs="Times New Roman"/>
        </w:rPr>
        <w:t>’</w:t>
      </w:r>
      <w:r w:rsidR="00CA0BAE">
        <w:rPr>
          <w:rFonts w:ascii="Times New Roman" w:hAnsi="Times New Roman" w:cs="Times New Roman"/>
        </w:rPr>
        <w:t xml:space="preserve"> and </w:t>
      </w:r>
      <w:r w:rsidR="00931BA8">
        <w:rPr>
          <w:rFonts w:ascii="Times New Roman" w:hAnsi="Times New Roman" w:cs="Times New Roman"/>
        </w:rPr>
        <w:t>‘</w:t>
      </w:r>
      <w:r w:rsidR="00CA0BAE">
        <w:rPr>
          <w:rFonts w:ascii="Times New Roman" w:hAnsi="Times New Roman" w:cs="Times New Roman"/>
        </w:rPr>
        <w:t>sources</w:t>
      </w:r>
      <w:r w:rsidR="00931BA8">
        <w:rPr>
          <w:rFonts w:ascii="Times New Roman" w:hAnsi="Times New Roman" w:cs="Times New Roman"/>
        </w:rPr>
        <w:t>’</w:t>
      </w:r>
      <w:r w:rsidR="00A60111">
        <w:rPr>
          <w:rFonts w:ascii="Times New Roman" w:hAnsi="Times New Roman" w:cs="Times New Roman"/>
        </w:rPr>
        <w:t xml:space="preserve"> </w:t>
      </w:r>
      <w:r w:rsidR="00D11FAB">
        <w:rPr>
          <w:rFonts w:ascii="Times New Roman" w:hAnsi="Times New Roman" w:cs="Times New Roman"/>
        </w:rPr>
        <w:t xml:space="preserve">were loaded </w:t>
      </w:r>
      <w:r w:rsidR="00A60111">
        <w:rPr>
          <w:rFonts w:ascii="Times New Roman" w:hAnsi="Times New Roman" w:cs="Times New Roman"/>
        </w:rPr>
        <w:t xml:space="preserve">into the ODM database using </w:t>
      </w:r>
      <w:r w:rsidR="00D11FAB">
        <w:rPr>
          <w:rFonts w:ascii="Times New Roman" w:hAnsi="Times New Roman" w:cs="Times New Roman"/>
        </w:rPr>
        <w:t>MySQL</w:t>
      </w:r>
      <w:r w:rsidR="00A60111">
        <w:rPr>
          <w:rFonts w:ascii="Times New Roman" w:hAnsi="Times New Roman" w:cs="Times New Roman"/>
        </w:rPr>
        <w:t xml:space="preserve">’s </w:t>
      </w:r>
      <w:r w:rsidR="00D11FAB">
        <w:rPr>
          <w:rFonts w:ascii="Times New Roman" w:hAnsi="Times New Roman" w:cs="Times New Roman"/>
        </w:rPr>
        <w:t>‘Load Data Local Infile’ function.</w:t>
      </w:r>
      <w:r w:rsidR="00CA0BAE">
        <w:rPr>
          <w:rFonts w:ascii="Times New Roman" w:hAnsi="Times New Roman" w:cs="Times New Roman"/>
        </w:rPr>
        <w:t xml:space="preserve"> </w:t>
      </w:r>
      <w:r w:rsidR="00931BA8">
        <w:rPr>
          <w:rFonts w:ascii="Times New Roman" w:hAnsi="Times New Roman" w:cs="Times New Roman"/>
        </w:rPr>
        <w:t xml:space="preserve">Since the data values of measured variables were not in the right format to be loaded into the database’s ‘datavalues’ table, Python’s Pandas package was used to reformat </w:t>
      </w:r>
      <w:r w:rsidR="008E5875">
        <w:rPr>
          <w:rFonts w:ascii="Times New Roman" w:hAnsi="Times New Roman" w:cs="Times New Roman"/>
        </w:rPr>
        <w:t>a</w:t>
      </w:r>
      <w:r w:rsidR="00984FDF">
        <w:rPr>
          <w:rFonts w:ascii="Times New Roman" w:hAnsi="Times New Roman" w:cs="Times New Roman"/>
        </w:rPr>
        <w:t xml:space="preserve">nd remove data inconsistencies. </w:t>
      </w:r>
      <w:r w:rsidR="008E5875">
        <w:rPr>
          <w:rFonts w:ascii="Times New Roman" w:hAnsi="Times New Roman" w:cs="Times New Roman"/>
        </w:rPr>
        <w:t>Temperature, specific conductance and pH data values were loaded as an example.</w:t>
      </w:r>
      <w:r w:rsidR="007F1DBC">
        <w:rPr>
          <w:rFonts w:ascii="Times New Roman" w:hAnsi="Times New Roman" w:cs="Times New Roman"/>
        </w:rPr>
        <w:t xml:space="preserve"> </w:t>
      </w:r>
      <w:r w:rsidR="003C0CE3">
        <w:rPr>
          <w:rFonts w:ascii="Times New Roman" w:hAnsi="Times New Roman" w:cs="Times New Roman"/>
        </w:rPr>
        <w:t>Fig. 2, 3 and 4 shows time series of the measured temperature, specific conductance and pH and Fig. 5 a box/ whisker plot of measured specific conductance and pH</w:t>
      </w:r>
      <w:r w:rsidR="00273AD7">
        <w:rPr>
          <w:rFonts w:ascii="Times New Roman" w:hAnsi="Times New Roman" w:cs="Times New Roman"/>
        </w:rPr>
        <w:t xml:space="preserve"> respectively</w:t>
      </w:r>
      <w:r w:rsidR="003C0CE3">
        <w:rPr>
          <w:rFonts w:ascii="Times New Roman" w:hAnsi="Times New Roman" w:cs="Times New Roman"/>
        </w:rPr>
        <w:t>.</w:t>
      </w:r>
      <w:r w:rsidR="00E85267">
        <w:rPr>
          <w:rFonts w:ascii="Times New Roman" w:hAnsi="Times New Roman" w:cs="Times New Roman"/>
        </w:rPr>
        <w:t xml:space="preserve"> A USGS stream gage on Logan R</w:t>
      </w:r>
      <w:r w:rsidR="007F1DBC">
        <w:rPr>
          <w:rFonts w:ascii="Times New Roman" w:hAnsi="Times New Roman" w:cs="Times New Roman"/>
        </w:rPr>
        <w:t xml:space="preserve">iver’s stream flow data was also loaded into the database </w:t>
      </w:r>
      <w:r w:rsidR="00216AF6">
        <w:rPr>
          <w:rFonts w:ascii="Times New Roman" w:hAnsi="Times New Roman" w:cs="Times New Roman"/>
        </w:rPr>
        <w:t xml:space="preserve">and visualized, </w:t>
      </w:r>
      <w:r w:rsidR="007F1DBC">
        <w:rPr>
          <w:rFonts w:ascii="Times New Roman" w:hAnsi="Times New Roman" w:cs="Times New Roman"/>
        </w:rPr>
        <w:t xml:space="preserve">to </w:t>
      </w:r>
      <w:r w:rsidR="00A61013">
        <w:rPr>
          <w:rFonts w:ascii="Times New Roman" w:hAnsi="Times New Roman" w:cs="Times New Roman"/>
        </w:rPr>
        <w:t>demonstrate</w:t>
      </w:r>
      <w:r w:rsidR="007F1DBC">
        <w:rPr>
          <w:rFonts w:ascii="Times New Roman" w:hAnsi="Times New Roman" w:cs="Times New Roman"/>
        </w:rPr>
        <w:t xml:space="preserve"> the ease by which third party sources’ data </w:t>
      </w:r>
      <w:r w:rsidR="00B05268">
        <w:rPr>
          <w:rFonts w:ascii="Times New Roman" w:hAnsi="Times New Roman" w:cs="Times New Roman"/>
        </w:rPr>
        <w:t>could</w:t>
      </w:r>
      <w:r w:rsidR="007F1DBC">
        <w:rPr>
          <w:rFonts w:ascii="Times New Roman" w:hAnsi="Times New Roman" w:cs="Times New Roman"/>
        </w:rPr>
        <w:t xml:space="preserve"> be </w:t>
      </w:r>
      <w:r w:rsidR="007F6F11">
        <w:rPr>
          <w:rFonts w:ascii="Times New Roman" w:hAnsi="Times New Roman" w:cs="Times New Roman"/>
        </w:rPr>
        <w:t xml:space="preserve">integrated into the model (Fig. </w:t>
      </w:r>
      <w:r w:rsidR="00EC05CD">
        <w:rPr>
          <w:rFonts w:ascii="Times New Roman" w:hAnsi="Times New Roman" w:cs="Times New Roman"/>
        </w:rPr>
        <w:t>6</w:t>
      </w:r>
      <w:r w:rsidR="00C12307">
        <w:rPr>
          <w:rFonts w:ascii="Times New Roman" w:hAnsi="Times New Roman" w:cs="Times New Roman"/>
        </w:rPr>
        <w:t>).</w:t>
      </w:r>
    </w:p>
    <w:p w14:paraId="4B8A046B" w14:textId="77777777" w:rsidR="00762446" w:rsidRDefault="00762446" w:rsidP="000E1CE4">
      <w:pPr>
        <w:outlineLvl w:val="0"/>
        <w:rPr>
          <w:rFonts w:ascii="Times New Roman" w:hAnsi="Times New Roman" w:cs="Times New Roman"/>
        </w:rPr>
      </w:pPr>
    </w:p>
    <w:p w14:paraId="18F8942F" w14:textId="6DC6B7D0"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Results</w:t>
      </w:r>
    </w:p>
    <w:p w14:paraId="5079529A" w14:textId="4D3745ED" w:rsidR="00CA28C3" w:rsidRPr="00866DD0" w:rsidRDefault="00866DD0" w:rsidP="000E1CE4">
      <w:pPr>
        <w:outlineLvl w:val="0"/>
        <w:rPr>
          <w:rFonts w:ascii="Times New Roman" w:hAnsi="Times New Roman" w:cs="Times New Roman"/>
        </w:rPr>
      </w:pPr>
      <w:r>
        <w:rPr>
          <w:rFonts w:ascii="Times New Roman" w:hAnsi="Times New Roman" w:cs="Times New Roman"/>
        </w:rPr>
        <w:t xml:space="preserve">ODM database </w:t>
      </w:r>
      <w:r w:rsidR="00CE64AA">
        <w:rPr>
          <w:rFonts w:ascii="Times New Roman" w:hAnsi="Times New Roman" w:cs="Times New Roman"/>
        </w:rPr>
        <w:t xml:space="preserve">was able to capture </w:t>
      </w:r>
      <w:r w:rsidR="008F0A44">
        <w:rPr>
          <w:rFonts w:ascii="Times New Roman" w:hAnsi="Times New Roman" w:cs="Times New Roman"/>
        </w:rPr>
        <w:t>all</w:t>
      </w:r>
      <w:r w:rsidR="00CE64AA">
        <w:rPr>
          <w:rFonts w:ascii="Times New Roman" w:hAnsi="Times New Roman" w:cs="Times New Roman"/>
        </w:rPr>
        <w:t xml:space="preserve"> of the data and metadata char</w:t>
      </w:r>
      <w:r w:rsidR="00163F27">
        <w:rPr>
          <w:rFonts w:ascii="Times New Roman" w:hAnsi="Times New Roman" w:cs="Times New Roman"/>
        </w:rPr>
        <w:t>acteristics of the given Logan R</w:t>
      </w:r>
      <w:r w:rsidR="00CE64AA">
        <w:rPr>
          <w:rFonts w:ascii="Times New Roman" w:hAnsi="Times New Roman" w:cs="Times New Roman"/>
        </w:rPr>
        <w:t xml:space="preserve">iver </w:t>
      </w:r>
      <w:r w:rsidR="003C2B48">
        <w:rPr>
          <w:rFonts w:ascii="Times New Roman" w:hAnsi="Times New Roman" w:cs="Times New Roman"/>
        </w:rPr>
        <w:t xml:space="preserve">watershed </w:t>
      </w:r>
      <w:r w:rsidR="00CE64AA">
        <w:rPr>
          <w:rFonts w:ascii="Times New Roman" w:hAnsi="Times New Roman" w:cs="Times New Roman"/>
        </w:rPr>
        <w:t xml:space="preserve">data. </w:t>
      </w:r>
      <w:r w:rsidR="00FC2C2E">
        <w:rPr>
          <w:rFonts w:ascii="Times New Roman" w:hAnsi="Times New Roman" w:cs="Times New Roman"/>
        </w:rPr>
        <w:t>Data r</w:t>
      </w:r>
      <w:r w:rsidR="00163F27">
        <w:rPr>
          <w:rFonts w:ascii="Times New Roman" w:hAnsi="Times New Roman" w:cs="Times New Roman"/>
        </w:rPr>
        <w:t>eformatting for both the Logan R</w:t>
      </w:r>
      <w:r w:rsidR="00FC2C2E">
        <w:rPr>
          <w:rFonts w:ascii="Times New Roman" w:hAnsi="Times New Roman" w:cs="Times New Roman"/>
        </w:rPr>
        <w:t>ive</w:t>
      </w:r>
      <w:r w:rsidR="00167254">
        <w:rPr>
          <w:rFonts w:ascii="Times New Roman" w:hAnsi="Times New Roman" w:cs="Times New Roman"/>
        </w:rPr>
        <w:t>r and USGS streamflow data was a required step</w:t>
      </w:r>
      <w:r w:rsidR="00FC2C2E">
        <w:rPr>
          <w:rFonts w:ascii="Times New Roman" w:hAnsi="Times New Roman" w:cs="Times New Roman"/>
        </w:rPr>
        <w:t xml:space="preserve">. </w:t>
      </w:r>
      <w:r w:rsidR="003C78EE">
        <w:rPr>
          <w:rFonts w:ascii="Times New Roman" w:hAnsi="Times New Roman" w:cs="Times New Roman"/>
        </w:rPr>
        <w:t xml:space="preserve">ODM Tools Python software </w:t>
      </w:r>
      <w:r w:rsidR="003C2B48">
        <w:rPr>
          <w:rFonts w:ascii="Times New Roman" w:hAnsi="Times New Roman" w:cs="Times New Roman"/>
        </w:rPr>
        <w:t xml:space="preserve">was an effective means to </w:t>
      </w:r>
      <w:r w:rsidR="002B1BF3">
        <w:rPr>
          <w:rFonts w:ascii="Times New Roman" w:hAnsi="Times New Roman" w:cs="Times New Roman"/>
        </w:rPr>
        <w:t>perform basic analysis and visualization</w:t>
      </w:r>
      <w:r w:rsidR="003C2B48">
        <w:rPr>
          <w:rFonts w:ascii="Times New Roman" w:hAnsi="Times New Roman" w:cs="Times New Roman"/>
        </w:rPr>
        <w:t xml:space="preserve">. </w:t>
      </w:r>
      <w:r w:rsidR="00400AAE">
        <w:rPr>
          <w:rFonts w:ascii="Times New Roman" w:hAnsi="Times New Roman" w:cs="Times New Roman"/>
        </w:rPr>
        <w:t>A P</w:t>
      </w:r>
      <w:r w:rsidR="002B1BF3">
        <w:rPr>
          <w:rFonts w:ascii="Times New Roman" w:hAnsi="Times New Roman" w:cs="Times New Roman"/>
        </w:rPr>
        <w:t xml:space="preserve">ython wrapper to interact with ODM data </w:t>
      </w:r>
      <w:r w:rsidR="002C461C">
        <w:rPr>
          <w:rFonts w:ascii="Times New Roman" w:hAnsi="Times New Roman" w:cs="Times New Roman"/>
        </w:rPr>
        <w:t xml:space="preserve">and </w:t>
      </w:r>
      <w:r w:rsidR="0082222B">
        <w:rPr>
          <w:rFonts w:ascii="Times New Roman" w:hAnsi="Times New Roman" w:cs="Times New Roman"/>
        </w:rPr>
        <w:t xml:space="preserve">treat them </w:t>
      </w:r>
      <w:r w:rsidR="002B1BF3">
        <w:rPr>
          <w:rFonts w:ascii="Times New Roman" w:hAnsi="Times New Roman" w:cs="Times New Roman"/>
        </w:rPr>
        <w:t xml:space="preserve">as Python objects </w:t>
      </w:r>
      <w:r w:rsidR="0082222B">
        <w:rPr>
          <w:rFonts w:ascii="Times New Roman" w:hAnsi="Times New Roman" w:cs="Times New Roman"/>
        </w:rPr>
        <w:t>for</w:t>
      </w:r>
      <w:r w:rsidR="002B1BF3">
        <w:rPr>
          <w:rFonts w:ascii="Times New Roman" w:hAnsi="Times New Roman" w:cs="Times New Roman"/>
        </w:rPr>
        <w:t xml:space="preserve"> advanced analysis</w:t>
      </w:r>
      <w:r w:rsidR="00EE1B8B">
        <w:rPr>
          <w:rFonts w:ascii="Times New Roman" w:hAnsi="Times New Roman" w:cs="Times New Roman"/>
        </w:rPr>
        <w:t xml:space="preserve">, </w:t>
      </w:r>
      <w:r w:rsidR="002B1BF3">
        <w:rPr>
          <w:rFonts w:ascii="Times New Roman" w:hAnsi="Times New Roman" w:cs="Times New Roman"/>
        </w:rPr>
        <w:t xml:space="preserve">could be a valuable addition.  </w:t>
      </w:r>
    </w:p>
    <w:p w14:paraId="00763B59" w14:textId="77777777" w:rsidR="00E23D65" w:rsidRDefault="00E23D65" w:rsidP="000E1CE4">
      <w:pPr>
        <w:outlineLvl w:val="0"/>
        <w:rPr>
          <w:rFonts w:ascii="Times New Roman" w:hAnsi="Times New Roman" w:cs="Times New Roman"/>
        </w:rPr>
      </w:pPr>
    </w:p>
    <w:p w14:paraId="7B8692C1" w14:textId="7877C007"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Conclusions</w:t>
      </w:r>
    </w:p>
    <w:p w14:paraId="4563FB07" w14:textId="4E642751" w:rsidR="00B8055F" w:rsidRDefault="00FC2C2E">
      <w:pPr>
        <w:rPr>
          <w:rFonts w:ascii="Times New Roman" w:hAnsi="Times New Roman" w:cs="Times New Roman"/>
        </w:rPr>
      </w:pPr>
      <w:r>
        <w:rPr>
          <w:rFonts w:ascii="Times New Roman" w:hAnsi="Times New Roman" w:cs="Times New Roman"/>
        </w:rPr>
        <w:t>ODM based rela</w:t>
      </w:r>
      <w:r w:rsidR="00CE64AA">
        <w:rPr>
          <w:rFonts w:ascii="Times New Roman" w:hAnsi="Times New Roman" w:cs="Times New Roman"/>
        </w:rPr>
        <w:t>tional database is an effective framewo</w:t>
      </w:r>
      <w:r w:rsidR="009D125F">
        <w:rPr>
          <w:rFonts w:ascii="Times New Roman" w:hAnsi="Times New Roman" w:cs="Times New Roman"/>
        </w:rPr>
        <w:t>rk to organize and store Logan R</w:t>
      </w:r>
      <w:r w:rsidR="00CE64AA">
        <w:rPr>
          <w:rFonts w:ascii="Times New Roman" w:hAnsi="Times New Roman" w:cs="Times New Roman"/>
        </w:rPr>
        <w:t xml:space="preserve">iver sensor data and metadata. </w:t>
      </w:r>
      <w:r w:rsidR="00167254">
        <w:rPr>
          <w:rFonts w:ascii="Times New Roman" w:hAnsi="Times New Roman" w:cs="Times New Roman"/>
        </w:rPr>
        <w:t xml:space="preserve">A </w:t>
      </w:r>
      <w:r w:rsidR="00AA1D38">
        <w:rPr>
          <w:rFonts w:ascii="Times New Roman" w:hAnsi="Times New Roman" w:cs="Times New Roman"/>
        </w:rPr>
        <w:t xml:space="preserve">standard data model like ODM </w:t>
      </w:r>
      <w:r w:rsidR="00167254">
        <w:rPr>
          <w:rFonts w:ascii="Times New Roman" w:hAnsi="Times New Roman" w:cs="Times New Roman"/>
        </w:rPr>
        <w:t>has</w:t>
      </w:r>
      <w:r w:rsidR="003C78EE">
        <w:rPr>
          <w:rFonts w:ascii="Times New Roman" w:hAnsi="Times New Roman" w:cs="Times New Roman"/>
        </w:rPr>
        <w:t xml:space="preserve"> advantages </w:t>
      </w:r>
      <w:r w:rsidR="00A51065">
        <w:rPr>
          <w:rFonts w:ascii="Times New Roman" w:hAnsi="Times New Roman" w:cs="Times New Roman"/>
        </w:rPr>
        <w:t>of</w:t>
      </w:r>
      <w:r w:rsidR="003C78EE">
        <w:rPr>
          <w:rFonts w:ascii="Times New Roman" w:hAnsi="Times New Roman" w:cs="Times New Roman"/>
        </w:rPr>
        <w:t xml:space="preserve"> </w:t>
      </w:r>
      <w:r w:rsidR="00A13C9D">
        <w:rPr>
          <w:rFonts w:ascii="Times New Roman" w:hAnsi="Times New Roman" w:cs="Times New Roman"/>
        </w:rPr>
        <w:t xml:space="preserve">being an established model, </w:t>
      </w:r>
      <w:r w:rsidR="002C461C">
        <w:rPr>
          <w:rFonts w:ascii="Times New Roman" w:hAnsi="Times New Roman" w:cs="Times New Roman"/>
        </w:rPr>
        <w:t>along with their supporting</w:t>
      </w:r>
      <w:r w:rsidR="00AA1D38">
        <w:rPr>
          <w:rFonts w:ascii="Times New Roman" w:hAnsi="Times New Roman" w:cs="Times New Roman"/>
        </w:rPr>
        <w:t xml:space="preserve"> software tools</w:t>
      </w:r>
      <w:r w:rsidR="003C78EE">
        <w:rPr>
          <w:rFonts w:ascii="Times New Roman" w:hAnsi="Times New Roman" w:cs="Times New Roman"/>
        </w:rPr>
        <w:t xml:space="preserve">. However, like every </w:t>
      </w:r>
      <w:r w:rsidR="00126B75">
        <w:rPr>
          <w:rFonts w:ascii="Times New Roman" w:hAnsi="Times New Roman" w:cs="Times New Roman"/>
        </w:rPr>
        <w:t xml:space="preserve">other </w:t>
      </w:r>
      <w:r w:rsidR="003C78EE">
        <w:rPr>
          <w:rFonts w:ascii="Times New Roman" w:hAnsi="Times New Roman" w:cs="Times New Roman"/>
        </w:rPr>
        <w:t>relatio</w:t>
      </w:r>
      <w:r w:rsidR="00126B75">
        <w:rPr>
          <w:rFonts w:ascii="Times New Roman" w:hAnsi="Times New Roman" w:cs="Times New Roman"/>
        </w:rPr>
        <w:t xml:space="preserve">nal database models, ODM may </w:t>
      </w:r>
      <w:r w:rsidR="00AA1D38">
        <w:rPr>
          <w:rFonts w:ascii="Times New Roman" w:hAnsi="Times New Roman" w:cs="Times New Roman"/>
        </w:rPr>
        <w:t xml:space="preserve">prove to be too </w:t>
      </w:r>
      <w:r w:rsidR="00A13C9D">
        <w:rPr>
          <w:rFonts w:ascii="Times New Roman" w:hAnsi="Times New Roman" w:cs="Times New Roman"/>
        </w:rPr>
        <w:t xml:space="preserve">structured and </w:t>
      </w:r>
      <w:r w:rsidR="007A27F9">
        <w:rPr>
          <w:rFonts w:ascii="Times New Roman" w:hAnsi="Times New Roman" w:cs="Times New Roman"/>
        </w:rPr>
        <w:t>opinionated</w:t>
      </w:r>
      <w:r w:rsidR="00475916">
        <w:rPr>
          <w:rFonts w:ascii="Times New Roman" w:hAnsi="Times New Roman" w:cs="Times New Roman"/>
        </w:rPr>
        <w:t xml:space="preserve"> as the project progre</w:t>
      </w:r>
      <w:bookmarkStart w:id="0" w:name="_GoBack"/>
      <w:bookmarkEnd w:id="0"/>
      <w:r w:rsidR="00475916">
        <w:rPr>
          <w:rFonts w:ascii="Times New Roman" w:hAnsi="Times New Roman" w:cs="Times New Roman"/>
        </w:rPr>
        <w:t>sses</w:t>
      </w:r>
      <w:r w:rsidR="003C78EE">
        <w:rPr>
          <w:rFonts w:ascii="Times New Roman" w:hAnsi="Times New Roman" w:cs="Times New Roman"/>
        </w:rPr>
        <w:t xml:space="preserve">. </w:t>
      </w:r>
      <w:r w:rsidR="00FF75DA">
        <w:rPr>
          <w:rFonts w:ascii="Times New Roman" w:hAnsi="Times New Roman" w:cs="Times New Roman"/>
        </w:rPr>
        <w:t>This re</w:t>
      </w:r>
      <w:r w:rsidR="004A1ECB">
        <w:rPr>
          <w:rFonts w:ascii="Times New Roman" w:hAnsi="Times New Roman" w:cs="Times New Roman"/>
        </w:rPr>
        <w:t xml:space="preserve">port recommends </w:t>
      </w:r>
      <w:r w:rsidR="00D608AB">
        <w:rPr>
          <w:rFonts w:ascii="Times New Roman" w:hAnsi="Times New Roman" w:cs="Times New Roman"/>
        </w:rPr>
        <w:t xml:space="preserve">the </w:t>
      </w:r>
      <w:r w:rsidR="00FF75DA">
        <w:rPr>
          <w:rFonts w:ascii="Times New Roman" w:hAnsi="Times New Roman" w:cs="Times New Roman"/>
        </w:rPr>
        <w:t xml:space="preserve">combined use of MySQL workbench, ODM </w:t>
      </w:r>
      <w:r w:rsidR="009D125F">
        <w:rPr>
          <w:rFonts w:ascii="Times New Roman" w:hAnsi="Times New Roman" w:cs="Times New Roman"/>
        </w:rPr>
        <w:t>and ODM Tools Python for Logan R</w:t>
      </w:r>
      <w:r w:rsidR="00FF75DA">
        <w:rPr>
          <w:rFonts w:ascii="Times New Roman" w:hAnsi="Times New Roman" w:cs="Times New Roman"/>
        </w:rPr>
        <w:t>iver</w:t>
      </w:r>
      <w:r w:rsidR="00D608AB">
        <w:rPr>
          <w:rFonts w:ascii="Times New Roman" w:hAnsi="Times New Roman" w:cs="Times New Roman"/>
        </w:rPr>
        <w:t xml:space="preserve"> water</w:t>
      </w:r>
      <w:r w:rsidR="00FF75DA">
        <w:rPr>
          <w:rFonts w:ascii="Times New Roman" w:hAnsi="Times New Roman" w:cs="Times New Roman"/>
        </w:rPr>
        <w:t xml:space="preserve">shed </w:t>
      </w:r>
      <w:r w:rsidR="00D608AB">
        <w:rPr>
          <w:rFonts w:ascii="Times New Roman" w:hAnsi="Times New Roman" w:cs="Times New Roman"/>
        </w:rPr>
        <w:t xml:space="preserve">GAMUT network’s </w:t>
      </w:r>
      <w:r w:rsidR="00FF75DA">
        <w:rPr>
          <w:rFonts w:ascii="Times New Roman" w:hAnsi="Times New Roman" w:cs="Times New Roman"/>
        </w:rPr>
        <w:t xml:space="preserve">data management. </w:t>
      </w:r>
    </w:p>
    <w:p w14:paraId="703D3525" w14:textId="77777777" w:rsidR="00475916" w:rsidRDefault="00475916">
      <w:pPr>
        <w:rPr>
          <w:rFonts w:ascii="Times New Roman" w:hAnsi="Times New Roman" w:cs="Times New Roman"/>
        </w:rPr>
      </w:pPr>
    </w:p>
    <w:p w14:paraId="3E18DF20" w14:textId="77777777" w:rsidR="008235E3" w:rsidRPr="006E1A4A" w:rsidRDefault="008235E3">
      <w:pPr>
        <w:rPr>
          <w:rFonts w:ascii="Times New Roman" w:hAnsi="Times New Roman" w:cs="Times New Roman"/>
        </w:rPr>
      </w:pPr>
    </w:p>
    <w:p w14:paraId="7DD5C1B7" w14:textId="14AE4AA2" w:rsidR="00D477F0" w:rsidRPr="006E1A4A" w:rsidRDefault="00D477F0" w:rsidP="000E1CE4">
      <w:pPr>
        <w:outlineLvl w:val="0"/>
        <w:rPr>
          <w:rFonts w:ascii="Times New Roman" w:hAnsi="Times New Roman" w:cs="Times New Roman"/>
          <w:u w:val="single"/>
        </w:rPr>
      </w:pPr>
      <w:r w:rsidRPr="006E1A4A">
        <w:rPr>
          <w:rFonts w:ascii="Times New Roman" w:hAnsi="Times New Roman" w:cs="Times New Roman"/>
          <w:u w:val="single"/>
        </w:rPr>
        <w:t>References</w:t>
      </w:r>
    </w:p>
    <w:p w14:paraId="7C4B3140" w14:textId="77777777" w:rsidR="00802AF2" w:rsidRPr="00802AF2" w:rsidRDefault="00B448AD" w:rsidP="00802AF2">
      <w:pPr>
        <w:pStyle w:val="Bibliography"/>
        <w:rPr>
          <w:rFonts w:ascii="Times New Roman" w:hAnsi="Times New Roman" w:cs="Times New Roman"/>
        </w:rPr>
      </w:pPr>
      <w:r>
        <w:fldChar w:fldCharType="begin"/>
      </w:r>
      <w:r w:rsidR="00802AF2">
        <w:instrText xml:space="preserve"> ADDIN ZOTERO_BIBL {"custom":[]} CSL_BIBLIOGRAPHY </w:instrText>
      </w:r>
      <w:r>
        <w:fldChar w:fldCharType="separate"/>
      </w:r>
      <w:r w:rsidR="00802AF2" w:rsidRPr="00802AF2">
        <w:rPr>
          <w:rFonts w:ascii="Times New Roman" w:hAnsi="Times New Roman" w:cs="Times New Roman"/>
        </w:rPr>
        <w:t xml:space="preserve">Horsburgh, Jeffery S., David G. Tarboton, David R. Maidment, and Ilya Zaslavsky. 2008. “A Relational Model for Environmental and Water Resources Data.” </w:t>
      </w:r>
      <w:r w:rsidR="00802AF2" w:rsidRPr="00802AF2">
        <w:rPr>
          <w:rFonts w:ascii="Times New Roman" w:hAnsi="Times New Roman" w:cs="Times New Roman"/>
          <w:i/>
          <w:iCs/>
        </w:rPr>
        <w:t>Water Resources Research</w:t>
      </w:r>
      <w:r w:rsidR="00802AF2" w:rsidRPr="00802AF2">
        <w:rPr>
          <w:rFonts w:ascii="Times New Roman" w:hAnsi="Times New Roman" w:cs="Times New Roman"/>
        </w:rPr>
        <w:t xml:space="preserve"> 44 (5): W05406. doi:10.1029/2007WR006392.</w:t>
      </w:r>
    </w:p>
    <w:p w14:paraId="7C658616" w14:textId="4FC7497D" w:rsidR="00E23D65" w:rsidRPr="006E1A4A" w:rsidRDefault="00B448AD">
      <w:pPr>
        <w:rPr>
          <w:rFonts w:ascii="Times New Roman" w:hAnsi="Times New Roman" w:cs="Times New Roman"/>
        </w:rPr>
      </w:pPr>
      <w:r>
        <w:rPr>
          <w:rFonts w:ascii="Times New Roman" w:hAnsi="Times New Roman" w:cs="Times New Roman"/>
        </w:rPr>
        <w:fldChar w:fldCharType="end"/>
      </w:r>
    </w:p>
    <w:p w14:paraId="39B2765E" w14:textId="08623ABD" w:rsidR="005317CD"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Appendix A: Figures</w:t>
      </w:r>
    </w:p>
    <w:p w14:paraId="0E73B7E3" w14:textId="06F12F63" w:rsidR="005317CD" w:rsidRPr="006E1A4A" w:rsidRDefault="00A60111" w:rsidP="00A60111">
      <w:pPr>
        <w:ind w:hanging="1260"/>
        <w:outlineLvl w:val="0"/>
        <w:rPr>
          <w:rFonts w:ascii="Times New Roman" w:hAnsi="Times New Roman" w:cs="Times New Roman"/>
        </w:rPr>
      </w:pPr>
      <w:r>
        <w:rPr>
          <w:rFonts w:ascii="Times New Roman" w:hAnsi="Times New Roman" w:cs="Times New Roman"/>
          <w:noProof/>
        </w:rPr>
        <w:drawing>
          <wp:inline distT="0" distB="0" distL="0" distR="0" wp14:anchorId="6DB3A3A2" wp14:editId="1CA00232">
            <wp:extent cx="7543428" cy="3929676"/>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dm-model.png"/>
                    <pic:cNvPicPr/>
                  </pic:nvPicPr>
                  <pic:blipFill>
                    <a:blip r:embed="rId8">
                      <a:extLst>
                        <a:ext uri="{28A0092B-C50C-407E-A947-70E740481C1C}">
                          <a14:useLocalDpi xmlns:a14="http://schemas.microsoft.com/office/drawing/2010/main" val="0"/>
                        </a:ext>
                      </a:extLst>
                    </a:blip>
                    <a:stretch>
                      <a:fillRect/>
                    </a:stretch>
                  </pic:blipFill>
                  <pic:spPr>
                    <a:xfrm>
                      <a:off x="0" y="0"/>
                      <a:ext cx="7605298" cy="3961906"/>
                    </a:xfrm>
                    <a:prstGeom prst="rect">
                      <a:avLst/>
                    </a:prstGeom>
                  </pic:spPr>
                </pic:pic>
              </a:graphicData>
            </a:graphic>
          </wp:inline>
        </w:drawing>
      </w:r>
    </w:p>
    <w:p w14:paraId="59382213" w14:textId="59800A31" w:rsidR="00273AD7" w:rsidRDefault="00256C55" w:rsidP="00273AD7">
      <w:pPr>
        <w:outlineLvl w:val="0"/>
        <w:rPr>
          <w:rFonts w:ascii="Times New Roman" w:hAnsi="Times New Roman" w:cs="Times New Roman"/>
        </w:rPr>
      </w:pPr>
      <w:r w:rsidRPr="006E1A4A">
        <w:rPr>
          <w:rFonts w:ascii="Times New Roman" w:hAnsi="Times New Roman" w:cs="Times New Roman"/>
        </w:rPr>
        <w:t xml:space="preserve">Fig 1: </w:t>
      </w:r>
      <w:r w:rsidR="00BE2D16">
        <w:rPr>
          <w:rFonts w:ascii="Times New Roman" w:hAnsi="Times New Roman" w:cs="Times New Roman"/>
        </w:rPr>
        <w:t xml:space="preserve">Entity Relationship (ER) </w:t>
      </w:r>
      <w:r w:rsidR="00A60111">
        <w:rPr>
          <w:rFonts w:ascii="Times New Roman" w:hAnsi="Times New Roman" w:cs="Times New Roman"/>
        </w:rPr>
        <w:t xml:space="preserve">diagram of </w:t>
      </w:r>
      <w:r w:rsidR="005E1070">
        <w:rPr>
          <w:rFonts w:ascii="Times New Roman" w:hAnsi="Times New Roman" w:cs="Times New Roman"/>
        </w:rPr>
        <w:t xml:space="preserve">ODM </w:t>
      </w:r>
      <w:r w:rsidR="00A60111">
        <w:rPr>
          <w:rFonts w:ascii="Times New Roman" w:hAnsi="Times New Roman" w:cs="Times New Roman"/>
        </w:rPr>
        <w:t xml:space="preserve">model created </w:t>
      </w:r>
      <w:r w:rsidR="005E1070">
        <w:rPr>
          <w:rFonts w:ascii="Times New Roman" w:hAnsi="Times New Roman" w:cs="Times New Roman"/>
        </w:rPr>
        <w:t xml:space="preserve">in MySQL </w:t>
      </w:r>
      <w:r w:rsidR="00BE2D16">
        <w:rPr>
          <w:rFonts w:ascii="Times New Roman" w:hAnsi="Times New Roman" w:cs="Times New Roman"/>
        </w:rPr>
        <w:t>Workbench</w:t>
      </w:r>
    </w:p>
    <w:p w14:paraId="2013EB18" w14:textId="77777777" w:rsidR="00273AD7" w:rsidRDefault="00273AD7" w:rsidP="00273AD7">
      <w:pPr>
        <w:outlineLvl w:val="0"/>
        <w:rPr>
          <w:rFonts w:ascii="Times New Roman" w:hAnsi="Times New Roman" w:cs="Times New Roman"/>
        </w:rPr>
      </w:pPr>
    </w:p>
    <w:p w14:paraId="372EC3C6" w14:textId="0BD26616"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1A3218D" wp14:editId="0EAE354A">
            <wp:extent cx="5943600" cy="2268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image.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4C3F0C8F" w14:textId="0C8A0F21" w:rsidR="00273AD7" w:rsidRDefault="00273AD7" w:rsidP="00273AD7">
      <w:pPr>
        <w:outlineLvl w:val="0"/>
        <w:rPr>
          <w:rFonts w:ascii="Times New Roman" w:hAnsi="Times New Roman" w:cs="Times New Roman"/>
        </w:rPr>
      </w:pPr>
      <w:r>
        <w:rPr>
          <w:rFonts w:ascii="Times New Roman" w:hAnsi="Times New Roman" w:cs="Times New Roman"/>
        </w:rPr>
        <w:t>Fig 2:</w:t>
      </w:r>
      <w:r w:rsidR="009D125F">
        <w:rPr>
          <w:rFonts w:ascii="Times New Roman" w:hAnsi="Times New Roman" w:cs="Times New Roman"/>
        </w:rPr>
        <w:t xml:space="preserve"> Measured temperature at Logan R</w:t>
      </w:r>
      <w:r>
        <w:rPr>
          <w:rFonts w:ascii="Times New Roman" w:hAnsi="Times New Roman" w:cs="Times New Roman"/>
        </w:rPr>
        <w:t>iver site</w:t>
      </w:r>
    </w:p>
    <w:p w14:paraId="19F71F93" w14:textId="77777777" w:rsidR="00273AD7" w:rsidRDefault="00273AD7" w:rsidP="00273AD7">
      <w:pPr>
        <w:outlineLvl w:val="0"/>
        <w:rPr>
          <w:rFonts w:ascii="Times New Roman" w:hAnsi="Times New Roman" w:cs="Times New Roman"/>
        </w:rPr>
      </w:pPr>
    </w:p>
    <w:p w14:paraId="189F60E2" w14:textId="02B2F6A9"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6AD50B7" wp14:editId="326D9DB6">
            <wp:extent cx="5943600" cy="2268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imag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32481015" w14:textId="05E5DA40" w:rsidR="00273AD7" w:rsidRDefault="00273AD7" w:rsidP="00273AD7">
      <w:pPr>
        <w:outlineLvl w:val="0"/>
        <w:rPr>
          <w:rFonts w:ascii="Times New Roman" w:hAnsi="Times New Roman" w:cs="Times New Roman"/>
        </w:rPr>
      </w:pPr>
      <w:r>
        <w:rPr>
          <w:rFonts w:ascii="Times New Roman" w:hAnsi="Times New Roman" w:cs="Times New Roman"/>
        </w:rPr>
        <w:t xml:space="preserve">Fig. 3: Measured specific </w:t>
      </w:r>
      <w:r w:rsidR="009D125F">
        <w:rPr>
          <w:rFonts w:ascii="Times New Roman" w:hAnsi="Times New Roman" w:cs="Times New Roman"/>
        </w:rPr>
        <w:t>conductance at Logan R</w:t>
      </w:r>
      <w:r>
        <w:rPr>
          <w:rFonts w:ascii="Times New Roman" w:hAnsi="Times New Roman" w:cs="Times New Roman"/>
        </w:rPr>
        <w:t>iver site</w:t>
      </w:r>
    </w:p>
    <w:p w14:paraId="2E410336" w14:textId="77777777" w:rsidR="00273AD7" w:rsidRDefault="00273AD7" w:rsidP="00273AD7">
      <w:pPr>
        <w:outlineLvl w:val="0"/>
        <w:rPr>
          <w:rFonts w:ascii="Times New Roman" w:hAnsi="Times New Roman" w:cs="Times New Roman"/>
        </w:rPr>
      </w:pPr>
    </w:p>
    <w:p w14:paraId="1A85E4E5" w14:textId="3FAE39A1"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19E59E79" wp14:editId="54CCCA9E">
            <wp:extent cx="5943600" cy="2268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imag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4F85F440" w14:textId="3B59F539" w:rsidR="00273AD7" w:rsidRDefault="009D125F" w:rsidP="00273AD7">
      <w:pPr>
        <w:outlineLvl w:val="0"/>
        <w:rPr>
          <w:rFonts w:ascii="Times New Roman" w:hAnsi="Times New Roman" w:cs="Times New Roman"/>
        </w:rPr>
      </w:pPr>
      <w:r>
        <w:rPr>
          <w:rFonts w:ascii="Times New Roman" w:hAnsi="Times New Roman" w:cs="Times New Roman"/>
        </w:rPr>
        <w:t>Fig. 4: Measured pH at Logan R</w:t>
      </w:r>
      <w:r w:rsidR="00273AD7">
        <w:rPr>
          <w:rFonts w:ascii="Times New Roman" w:hAnsi="Times New Roman" w:cs="Times New Roman"/>
        </w:rPr>
        <w:t>iver site</w:t>
      </w:r>
    </w:p>
    <w:p w14:paraId="6ACC19B9" w14:textId="77777777" w:rsidR="00273AD7" w:rsidRDefault="00273AD7" w:rsidP="00273AD7">
      <w:pPr>
        <w:outlineLvl w:val="0"/>
        <w:rPr>
          <w:rFonts w:ascii="Times New Roman" w:hAnsi="Times New Roman" w:cs="Times New Roman"/>
        </w:rPr>
      </w:pPr>
    </w:p>
    <w:p w14:paraId="328E5547" w14:textId="1DCF0048"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94A7E9C" wp14:editId="5A1BFDC0">
            <wp:extent cx="5943600" cy="2584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ph_boxplo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584450"/>
                    </a:xfrm>
                    <a:prstGeom prst="rect">
                      <a:avLst/>
                    </a:prstGeom>
                  </pic:spPr>
                </pic:pic>
              </a:graphicData>
            </a:graphic>
          </wp:inline>
        </w:drawing>
      </w:r>
    </w:p>
    <w:p w14:paraId="7EE2A1C3" w14:textId="538377AF" w:rsidR="00273AD7" w:rsidRDefault="00273AD7" w:rsidP="00273AD7">
      <w:pPr>
        <w:outlineLvl w:val="0"/>
        <w:rPr>
          <w:rFonts w:ascii="Times New Roman" w:hAnsi="Times New Roman" w:cs="Times New Roman"/>
        </w:rPr>
      </w:pPr>
      <w:r>
        <w:rPr>
          <w:rFonts w:ascii="Times New Roman" w:hAnsi="Times New Roman" w:cs="Times New Roman"/>
        </w:rPr>
        <w:t>Fig. 5: Box/ whisker plots of measured specif</w:t>
      </w:r>
      <w:r w:rsidR="00E85267">
        <w:rPr>
          <w:rFonts w:ascii="Times New Roman" w:hAnsi="Times New Roman" w:cs="Times New Roman"/>
        </w:rPr>
        <w:t>ic conductance and pH at Logan R</w:t>
      </w:r>
      <w:r>
        <w:rPr>
          <w:rFonts w:ascii="Times New Roman" w:hAnsi="Times New Roman" w:cs="Times New Roman"/>
        </w:rPr>
        <w:t>iver site</w:t>
      </w:r>
    </w:p>
    <w:p w14:paraId="299B7524" w14:textId="77777777" w:rsidR="00B43165" w:rsidRDefault="00B43165" w:rsidP="00273AD7">
      <w:pPr>
        <w:outlineLvl w:val="0"/>
        <w:rPr>
          <w:rFonts w:ascii="Times New Roman" w:hAnsi="Times New Roman" w:cs="Times New Roman"/>
        </w:rPr>
      </w:pPr>
    </w:p>
    <w:p w14:paraId="4BE9BBF2" w14:textId="75CDCF2D" w:rsidR="00B43165" w:rsidRDefault="00B43165" w:rsidP="00273AD7">
      <w:pPr>
        <w:outlineLvl w:val="0"/>
        <w:rPr>
          <w:rFonts w:ascii="Times New Roman" w:hAnsi="Times New Roman" w:cs="Times New Roman"/>
        </w:rPr>
      </w:pPr>
      <w:r>
        <w:rPr>
          <w:rFonts w:ascii="Times New Roman" w:hAnsi="Times New Roman" w:cs="Times New Roman"/>
          <w:noProof/>
        </w:rPr>
        <w:drawing>
          <wp:inline distT="0" distB="0" distL="0" distR="0" wp14:anchorId="7391F871" wp14:editId="362A5E01">
            <wp:extent cx="5943600" cy="18262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amflowimage.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12651353" w14:textId="2E5F5F37" w:rsidR="00B43165" w:rsidRPr="006E1A4A" w:rsidRDefault="00B43165" w:rsidP="00273AD7">
      <w:pPr>
        <w:outlineLvl w:val="0"/>
        <w:rPr>
          <w:rFonts w:ascii="Times New Roman" w:hAnsi="Times New Roman" w:cs="Times New Roman"/>
        </w:rPr>
      </w:pPr>
      <w:r>
        <w:rPr>
          <w:rFonts w:ascii="Times New Roman" w:hAnsi="Times New Roman" w:cs="Times New Roman"/>
        </w:rPr>
        <w:t xml:space="preserve">Fig. 6: </w:t>
      </w:r>
      <w:r w:rsidR="00E85267">
        <w:rPr>
          <w:rFonts w:ascii="Times New Roman" w:hAnsi="Times New Roman" w:cs="Times New Roman"/>
        </w:rPr>
        <w:t>Stream flow measured at Logan R</w:t>
      </w:r>
      <w:r>
        <w:rPr>
          <w:rFonts w:ascii="Times New Roman" w:hAnsi="Times New Roman" w:cs="Times New Roman"/>
        </w:rPr>
        <w:t>iver site ‘</w:t>
      </w:r>
      <w:r w:rsidRPr="00EF2571">
        <w:rPr>
          <w:rFonts w:ascii="Times New Roman" w:hAnsi="Times New Roman" w:cs="Times New Roman"/>
        </w:rPr>
        <w:t>10109001</w:t>
      </w:r>
      <w:r>
        <w:rPr>
          <w:rFonts w:ascii="Times New Roman" w:hAnsi="Times New Roman" w:cs="Times New Roman"/>
        </w:rPr>
        <w:t>’by USGS</w:t>
      </w:r>
    </w:p>
    <w:sectPr w:rsidR="00B43165" w:rsidRPr="006E1A4A" w:rsidSect="002B1BF3">
      <w:headerReference w:type="default" r:id="rId14"/>
      <w:pgSz w:w="12240" w:h="15840"/>
      <w:pgMar w:top="1089"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2E07DE" w14:textId="77777777" w:rsidR="003D47DA" w:rsidRDefault="003D47DA" w:rsidP="00DD538C">
      <w:r>
        <w:separator/>
      </w:r>
    </w:p>
  </w:endnote>
  <w:endnote w:type="continuationSeparator" w:id="0">
    <w:p w14:paraId="35C03352" w14:textId="77777777" w:rsidR="003D47DA" w:rsidRDefault="003D47DA"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C3530C" w14:textId="77777777" w:rsidR="003D47DA" w:rsidRDefault="003D47DA" w:rsidP="00DD538C">
      <w:r>
        <w:separator/>
      </w:r>
    </w:p>
  </w:footnote>
  <w:footnote w:type="continuationSeparator" w:id="0">
    <w:p w14:paraId="707B0B13" w14:textId="77777777" w:rsidR="003D47DA" w:rsidRDefault="003D47DA"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34CD5C75"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FF72A8">
      <w:rPr>
        <w:rFonts w:ascii="Times New Roman" w:hAnsi="Times New Roman" w:cs="Times New Roman"/>
      </w:rPr>
      <w:t>CEE 6110 Assignment #4</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3D3B"/>
    <w:rsid w:val="00004DE3"/>
    <w:rsid w:val="00027979"/>
    <w:rsid w:val="00031F0D"/>
    <w:rsid w:val="00040F45"/>
    <w:rsid w:val="000411B9"/>
    <w:rsid w:val="00043203"/>
    <w:rsid w:val="000447D8"/>
    <w:rsid w:val="00045E11"/>
    <w:rsid w:val="00046DF7"/>
    <w:rsid w:val="000721CF"/>
    <w:rsid w:val="000768B5"/>
    <w:rsid w:val="000876B9"/>
    <w:rsid w:val="00096A95"/>
    <w:rsid w:val="000B1F21"/>
    <w:rsid w:val="000B2670"/>
    <w:rsid w:val="000B2E39"/>
    <w:rsid w:val="000B3B58"/>
    <w:rsid w:val="000C072A"/>
    <w:rsid w:val="000D5663"/>
    <w:rsid w:val="000D60D1"/>
    <w:rsid w:val="000E1CE4"/>
    <w:rsid w:val="000E6198"/>
    <w:rsid w:val="000F0752"/>
    <w:rsid w:val="00101489"/>
    <w:rsid w:val="00112B33"/>
    <w:rsid w:val="001204FF"/>
    <w:rsid w:val="00124035"/>
    <w:rsid w:val="00126B75"/>
    <w:rsid w:val="00163F27"/>
    <w:rsid w:val="00167254"/>
    <w:rsid w:val="00190226"/>
    <w:rsid w:val="00192223"/>
    <w:rsid w:val="001A1D43"/>
    <w:rsid w:val="001A7546"/>
    <w:rsid w:val="001C06D3"/>
    <w:rsid w:val="001C49D7"/>
    <w:rsid w:val="001D4998"/>
    <w:rsid w:val="001E13A3"/>
    <w:rsid w:val="001E1905"/>
    <w:rsid w:val="001E2790"/>
    <w:rsid w:val="001F29C1"/>
    <w:rsid w:val="00204359"/>
    <w:rsid w:val="00204B7D"/>
    <w:rsid w:val="00213C6A"/>
    <w:rsid w:val="00216AF6"/>
    <w:rsid w:val="00217072"/>
    <w:rsid w:val="0022018B"/>
    <w:rsid w:val="00235382"/>
    <w:rsid w:val="002406BA"/>
    <w:rsid w:val="00251C0D"/>
    <w:rsid w:val="0025596F"/>
    <w:rsid w:val="00256285"/>
    <w:rsid w:val="00256C55"/>
    <w:rsid w:val="00262E81"/>
    <w:rsid w:val="00273AD7"/>
    <w:rsid w:val="00274C48"/>
    <w:rsid w:val="002915C5"/>
    <w:rsid w:val="002919C5"/>
    <w:rsid w:val="0029428D"/>
    <w:rsid w:val="00295BFD"/>
    <w:rsid w:val="002B1BF3"/>
    <w:rsid w:val="002B297A"/>
    <w:rsid w:val="002C461C"/>
    <w:rsid w:val="002E58F6"/>
    <w:rsid w:val="002F1E34"/>
    <w:rsid w:val="002F4462"/>
    <w:rsid w:val="00300F59"/>
    <w:rsid w:val="003078ED"/>
    <w:rsid w:val="003322DF"/>
    <w:rsid w:val="00336DE6"/>
    <w:rsid w:val="0033796B"/>
    <w:rsid w:val="003539B1"/>
    <w:rsid w:val="00360D54"/>
    <w:rsid w:val="00364F81"/>
    <w:rsid w:val="00383DAE"/>
    <w:rsid w:val="00396EF6"/>
    <w:rsid w:val="003B5650"/>
    <w:rsid w:val="003B621F"/>
    <w:rsid w:val="003C0CE3"/>
    <w:rsid w:val="003C2B48"/>
    <w:rsid w:val="003C78EE"/>
    <w:rsid w:val="003D47DA"/>
    <w:rsid w:val="004008C0"/>
    <w:rsid w:val="00400AAE"/>
    <w:rsid w:val="0040393D"/>
    <w:rsid w:val="004100D6"/>
    <w:rsid w:val="004159FE"/>
    <w:rsid w:val="00416DF1"/>
    <w:rsid w:val="004209C7"/>
    <w:rsid w:val="0043134E"/>
    <w:rsid w:val="00431D89"/>
    <w:rsid w:val="00436FEA"/>
    <w:rsid w:val="00437527"/>
    <w:rsid w:val="00443D60"/>
    <w:rsid w:val="004511FB"/>
    <w:rsid w:val="0045164C"/>
    <w:rsid w:val="00454CAA"/>
    <w:rsid w:val="00456705"/>
    <w:rsid w:val="004613BB"/>
    <w:rsid w:val="00465528"/>
    <w:rsid w:val="00475916"/>
    <w:rsid w:val="0048544F"/>
    <w:rsid w:val="004A1ECB"/>
    <w:rsid w:val="004A3650"/>
    <w:rsid w:val="004A532E"/>
    <w:rsid w:val="004C32BC"/>
    <w:rsid w:val="004D2775"/>
    <w:rsid w:val="004D6B32"/>
    <w:rsid w:val="004E3CC5"/>
    <w:rsid w:val="004F5BD9"/>
    <w:rsid w:val="00502136"/>
    <w:rsid w:val="00527D60"/>
    <w:rsid w:val="005317CD"/>
    <w:rsid w:val="00544206"/>
    <w:rsid w:val="00545B59"/>
    <w:rsid w:val="00556F7F"/>
    <w:rsid w:val="00563552"/>
    <w:rsid w:val="00571B98"/>
    <w:rsid w:val="00573795"/>
    <w:rsid w:val="0058300E"/>
    <w:rsid w:val="00586E30"/>
    <w:rsid w:val="005A29F6"/>
    <w:rsid w:val="005B205A"/>
    <w:rsid w:val="005C61C1"/>
    <w:rsid w:val="005C793E"/>
    <w:rsid w:val="005E1070"/>
    <w:rsid w:val="005F7DDB"/>
    <w:rsid w:val="006011C5"/>
    <w:rsid w:val="00630CDA"/>
    <w:rsid w:val="00632CF4"/>
    <w:rsid w:val="006348ED"/>
    <w:rsid w:val="00661911"/>
    <w:rsid w:val="006666C8"/>
    <w:rsid w:val="006A4FA8"/>
    <w:rsid w:val="006B3913"/>
    <w:rsid w:val="006B3D1D"/>
    <w:rsid w:val="006E0C3B"/>
    <w:rsid w:val="006E1A4A"/>
    <w:rsid w:val="006F0DD6"/>
    <w:rsid w:val="006F2F19"/>
    <w:rsid w:val="0071262B"/>
    <w:rsid w:val="00725892"/>
    <w:rsid w:val="00737475"/>
    <w:rsid w:val="007529C5"/>
    <w:rsid w:val="00762446"/>
    <w:rsid w:val="00762499"/>
    <w:rsid w:val="0078786B"/>
    <w:rsid w:val="00795175"/>
    <w:rsid w:val="007962AE"/>
    <w:rsid w:val="007A27F9"/>
    <w:rsid w:val="007C7FAC"/>
    <w:rsid w:val="007D3967"/>
    <w:rsid w:val="007F1138"/>
    <w:rsid w:val="007F1DBC"/>
    <w:rsid w:val="007F6F11"/>
    <w:rsid w:val="007F7AC2"/>
    <w:rsid w:val="00802AF2"/>
    <w:rsid w:val="00805494"/>
    <w:rsid w:val="008168AC"/>
    <w:rsid w:val="0082222B"/>
    <w:rsid w:val="008235E3"/>
    <w:rsid w:val="00830BA1"/>
    <w:rsid w:val="00837BD5"/>
    <w:rsid w:val="0084138C"/>
    <w:rsid w:val="00843086"/>
    <w:rsid w:val="008444FD"/>
    <w:rsid w:val="00853C43"/>
    <w:rsid w:val="008556F2"/>
    <w:rsid w:val="008648DA"/>
    <w:rsid w:val="00866DD0"/>
    <w:rsid w:val="008740C9"/>
    <w:rsid w:val="008820C7"/>
    <w:rsid w:val="00882AF8"/>
    <w:rsid w:val="00886A1E"/>
    <w:rsid w:val="0089609D"/>
    <w:rsid w:val="008A1120"/>
    <w:rsid w:val="008A343A"/>
    <w:rsid w:val="008A51E5"/>
    <w:rsid w:val="008B2BD1"/>
    <w:rsid w:val="008C6B2F"/>
    <w:rsid w:val="008C76B1"/>
    <w:rsid w:val="008D62AA"/>
    <w:rsid w:val="008E452B"/>
    <w:rsid w:val="008E50C1"/>
    <w:rsid w:val="008E52F5"/>
    <w:rsid w:val="008E5875"/>
    <w:rsid w:val="008E7DB8"/>
    <w:rsid w:val="008F0A44"/>
    <w:rsid w:val="009025A5"/>
    <w:rsid w:val="00913648"/>
    <w:rsid w:val="009245FF"/>
    <w:rsid w:val="00930C38"/>
    <w:rsid w:val="00931BA8"/>
    <w:rsid w:val="0094035C"/>
    <w:rsid w:val="0095097F"/>
    <w:rsid w:val="009603E6"/>
    <w:rsid w:val="0096453C"/>
    <w:rsid w:val="00984FDF"/>
    <w:rsid w:val="00996C91"/>
    <w:rsid w:val="009A3289"/>
    <w:rsid w:val="009A5D4C"/>
    <w:rsid w:val="009B37C3"/>
    <w:rsid w:val="009B5011"/>
    <w:rsid w:val="009B50B1"/>
    <w:rsid w:val="009C0E85"/>
    <w:rsid w:val="009D125F"/>
    <w:rsid w:val="009E4E5F"/>
    <w:rsid w:val="009E7351"/>
    <w:rsid w:val="00A00025"/>
    <w:rsid w:val="00A00579"/>
    <w:rsid w:val="00A02ADF"/>
    <w:rsid w:val="00A04859"/>
    <w:rsid w:val="00A10720"/>
    <w:rsid w:val="00A13C9D"/>
    <w:rsid w:val="00A30893"/>
    <w:rsid w:val="00A37EBD"/>
    <w:rsid w:val="00A51065"/>
    <w:rsid w:val="00A60111"/>
    <w:rsid w:val="00A61013"/>
    <w:rsid w:val="00A63FFD"/>
    <w:rsid w:val="00A71294"/>
    <w:rsid w:val="00A71A82"/>
    <w:rsid w:val="00A81E54"/>
    <w:rsid w:val="00A85BF4"/>
    <w:rsid w:val="00A86243"/>
    <w:rsid w:val="00A86748"/>
    <w:rsid w:val="00AA091D"/>
    <w:rsid w:val="00AA1D38"/>
    <w:rsid w:val="00AA7EC9"/>
    <w:rsid w:val="00AB07CB"/>
    <w:rsid w:val="00AC32C9"/>
    <w:rsid w:val="00AC49CF"/>
    <w:rsid w:val="00AD11B8"/>
    <w:rsid w:val="00AD2D78"/>
    <w:rsid w:val="00AD316A"/>
    <w:rsid w:val="00AF27D3"/>
    <w:rsid w:val="00B00D39"/>
    <w:rsid w:val="00B05268"/>
    <w:rsid w:val="00B26068"/>
    <w:rsid w:val="00B3170F"/>
    <w:rsid w:val="00B33EC3"/>
    <w:rsid w:val="00B40A98"/>
    <w:rsid w:val="00B43165"/>
    <w:rsid w:val="00B448AD"/>
    <w:rsid w:val="00B466A9"/>
    <w:rsid w:val="00B50DA5"/>
    <w:rsid w:val="00B625EC"/>
    <w:rsid w:val="00B67227"/>
    <w:rsid w:val="00B8055F"/>
    <w:rsid w:val="00B82BC6"/>
    <w:rsid w:val="00B84C6C"/>
    <w:rsid w:val="00B95125"/>
    <w:rsid w:val="00BA526D"/>
    <w:rsid w:val="00BB5267"/>
    <w:rsid w:val="00BD1DC5"/>
    <w:rsid w:val="00BD4834"/>
    <w:rsid w:val="00BD7A30"/>
    <w:rsid w:val="00BE2D16"/>
    <w:rsid w:val="00BF44FE"/>
    <w:rsid w:val="00C12307"/>
    <w:rsid w:val="00C13188"/>
    <w:rsid w:val="00C13B01"/>
    <w:rsid w:val="00C43B8A"/>
    <w:rsid w:val="00C4617F"/>
    <w:rsid w:val="00C47345"/>
    <w:rsid w:val="00C63248"/>
    <w:rsid w:val="00C659AF"/>
    <w:rsid w:val="00C733D8"/>
    <w:rsid w:val="00C76A93"/>
    <w:rsid w:val="00C83F39"/>
    <w:rsid w:val="00C923F9"/>
    <w:rsid w:val="00C92CD5"/>
    <w:rsid w:val="00C9429B"/>
    <w:rsid w:val="00C94403"/>
    <w:rsid w:val="00C95429"/>
    <w:rsid w:val="00CA0BAE"/>
    <w:rsid w:val="00CA101D"/>
    <w:rsid w:val="00CA28C3"/>
    <w:rsid w:val="00CA5745"/>
    <w:rsid w:val="00CA6023"/>
    <w:rsid w:val="00CB2DF0"/>
    <w:rsid w:val="00CC60B8"/>
    <w:rsid w:val="00CE16EA"/>
    <w:rsid w:val="00CE64AA"/>
    <w:rsid w:val="00CE6686"/>
    <w:rsid w:val="00CE7DC3"/>
    <w:rsid w:val="00CF1005"/>
    <w:rsid w:val="00D11BB6"/>
    <w:rsid w:val="00D11FAB"/>
    <w:rsid w:val="00D22C2A"/>
    <w:rsid w:val="00D2742A"/>
    <w:rsid w:val="00D332D4"/>
    <w:rsid w:val="00D425ED"/>
    <w:rsid w:val="00D432C1"/>
    <w:rsid w:val="00D4582E"/>
    <w:rsid w:val="00D477F0"/>
    <w:rsid w:val="00D608AB"/>
    <w:rsid w:val="00D7476F"/>
    <w:rsid w:val="00D74A52"/>
    <w:rsid w:val="00D80862"/>
    <w:rsid w:val="00D91298"/>
    <w:rsid w:val="00DA5848"/>
    <w:rsid w:val="00DB6BA6"/>
    <w:rsid w:val="00DC1412"/>
    <w:rsid w:val="00DC6F4C"/>
    <w:rsid w:val="00DD538C"/>
    <w:rsid w:val="00DD7505"/>
    <w:rsid w:val="00DE1AE6"/>
    <w:rsid w:val="00DE5923"/>
    <w:rsid w:val="00DE751F"/>
    <w:rsid w:val="00DF391A"/>
    <w:rsid w:val="00DF6F16"/>
    <w:rsid w:val="00DF7A7B"/>
    <w:rsid w:val="00E23D65"/>
    <w:rsid w:val="00E328D4"/>
    <w:rsid w:val="00E345B3"/>
    <w:rsid w:val="00E40E3F"/>
    <w:rsid w:val="00E632A7"/>
    <w:rsid w:val="00E77ED4"/>
    <w:rsid w:val="00E8468F"/>
    <w:rsid w:val="00E85267"/>
    <w:rsid w:val="00EA2AB3"/>
    <w:rsid w:val="00EA76DF"/>
    <w:rsid w:val="00EC05CD"/>
    <w:rsid w:val="00EC09FA"/>
    <w:rsid w:val="00EC16B3"/>
    <w:rsid w:val="00ED2D95"/>
    <w:rsid w:val="00EE1B8B"/>
    <w:rsid w:val="00EE35DC"/>
    <w:rsid w:val="00F04BC2"/>
    <w:rsid w:val="00F15203"/>
    <w:rsid w:val="00F17700"/>
    <w:rsid w:val="00F224AA"/>
    <w:rsid w:val="00F2285C"/>
    <w:rsid w:val="00F27253"/>
    <w:rsid w:val="00F31C8B"/>
    <w:rsid w:val="00F4423D"/>
    <w:rsid w:val="00F47614"/>
    <w:rsid w:val="00F52E02"/>
    <w:rsid w:val="00F56F58"/>
    <w:rsid w:val="00F578CE"/>
    <w:rsid w:val="00F57E53"/>
    <w:rsid w:val="00F61DE0"/>
    <w:rsid w:val="00F70549"/>
    <w:rsid w:val="00F91FF3"/>
    <w:rsid w:val="00FB22E2"/>
    <w:rsid w:val="00FB5CBF"/>
    <w:rsid w:val="00FC2564"/>
    <w:rsid w:val="00FC2C2E"/>
    <w:rsid w:val="00FC780A"/>
    <w:rsid w:val="00FF37EA"/>
    <w:rsid w:val="00FF4E93"/>
    <w:rsid w:val="00FF72A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537F90-F09C-374B-A393-4870A3288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5</Pages>
  <Words>957</Words>
  <Characters>5457</Characters>
  <Application>Microsoft Macintosh Word</Application>
  <DocSecurity>0</DocSecurity>
  <Lines>45</Lines>
  <Paragraphs>12</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CEE 6110 Assignment #4 database implementation and loading data</vt:lpstr>
      <vt:lpstr>Introduction</vt:lpstr>
      <vt:lpstr>Methods</vt:lpstr>
      <vt:lpstr>Sample Logan River aquatic monitoring site data and metadata were obtained from </vt:lpstr>
      <vt:lpstr/>
      <vt:lpstr>Results</vt:lpstr>
      <vt:lpstr>ODM database was able to capture all of the data and metadata characteristics of</vt:lpstr>
      <vt:lpstr/>
      <vt:lpstr>Conclusions</vt:lpstr>
      <vt:lpstr>References</vt:lpstr>
      <vt:lpstr>Appendix A: Figures</vt:lpstr>
      <vt:lpstr>/</vt:lpstr>
      <vt:lpstr>Fig 1: Entity Relationship (ER) diagram of ODM model created in MySQL Workbench</vt:lpstr>
      <vt:lpstr/>
      <vt:lpstr>/</vt:lpstr>
      <vt:lpstr>Fig 2: Measured temperature at Logan river site</vt:lpstr>
      <vt:lpstr/>
      <vt:lpstr>/</vt:lpstr>
      <vt:lpstr>Fig. 3: Measured specific conductance at Logan river site</vt:lpstr>
      <vt:lpstr/>
      <vt:lpstr>/</vt:lpstr>
      <vt:lpstr>Fig. 4: Measured pH at Logan river site</vt:lpstr>
      <vt:lpstr/>
      <vt:lpstr>/</vt:lpstr>
      <vt:lpstr>Fig. 5: Box/ whisker plots of measured specific conductance and pH at Logan rive</vt:lpstr>
      <vt:lpstr/>
      <vt:lpstr>/</vt:lpstr>
      <vt:lpstr>Fig. 6: Stream flow measured at Logan river site ‘10109001’by USGS</vt:lpstr>
    </vt:vector>
  </TitlesOfParts>
  <LinksUpToDate>false</LinksUpToDate>
  <CharactersWithSpaces>6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4 database implementation and loading data - resubmission</dc:title>
  <dc:subject/>
  <dc:creator>Karun Joseph</dc:creator>
  <cp:keywords/>
  <dc:description/>
  <cp:lastModifiedBy>Karun Joseph</cp:lastModifiedBy>
  <cp:revision>257</cp:revision>
  <dcterms:created xsi:type="dcterms:W3CDTF">2016-09-27T16:30:00Z</dcterms:created>
  <dcterms:modified xsi:type="dcterms:W3CDTF">2016-11-0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92a4R0F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